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300A56A1" w:rsidR="00E046CC" w:rsidRPr="00F81B7E" w:rsidRDefault="00F81B7E" w:rsidP="00F81B7E">
      <w:pPr>
        <w:rPr>
          <w:color w:val="000000" w:themeColor="text1"/>
        </w:rPr>
      </w:pPr>
      <w:r w:rsidRPr="00F81B7E">
        <w:rPr>
          <w:b/>
          <w:color w:val="000000" w:themeColor="text1"/>
        </w:rPr>
        <w:t xml:space="preserve">Title: </w:t>
      </w:r>
      <w:r w:rsidR="00A6710F" w:rsidRPr="00F81B7E">
        <w:rPr>
          <w:color w:val="000000" w:themeColor="text1"/>
        </w:rPr>
        <w:t xml:space="preserve">Glucocorticoid-Induced </w:t>
      </w:r>
      <w:r w:rsidR="00E046CC" w:rsidRPr="00F81B7E">
        <w:rPr>
          <w:color w:val="000000" w:themeColor="text1"/>
        </w:rPr>
        <w:t xml:space="preserve">Metabolic </w:t>
      </w:r>
      <w:r w:rsidR="00A6710F" w:rsidRPr="00F81B7E">
        <w:rPr>
          <w:color w:val="000000" w:themeColor="text1"/>
        </w:rPr>
        <w:t>Disturbances are Exacerbated</w:t>
      </w:r>
      <w:r w:rsidR="00E046CC" w:rsidRPr="00F81B7E">
        <w:rPr>
          <w:color w:val="000000" w:themeColor="text1"/>
        </w:rPr>
        <w:t xml:space="preserve"> in Obesity</w:t>
      </w:r>
    </w:p>
    <w:p w14:paraId="74EBDD8A" w14:textId="77777777" w:rsidR="008F2896" w:rsidRPr="00F81B7E" w:rsidRDefault="008F2896" w:rsidP="00CC12EF"/>
    <w:p w14:paraId="48A99AFF" w14:textId="2FADC198" w:rsidR="004C1D0E" w:rsidRPr="009324FB" w:rsidRDefault="00E50061" w:rsidP="00CC12EF">
      <w:pPr>
        <w:rPr>
          <w:vertAlign w:val="superscript"/>
        </w:rPr>
      </w:pPr>
      <w:r w:rsidRPr="00E50061">
        <w:rPr>
          <w:b/>
        </w:rPr>
        <w:t>Authors:</w:t>
      </w:r>
      <w:r>
        <w:t xml:space="preserve"> </w:t>
      </w:r>
      <w:r w:rsidR="004C1D0E">
        <w:t>Innocence Harvey</w:t>
      </w:r>
      <w:r w:rsidR="008B2BE4">
        <w:rPr>
          <w:vertAlign w:val="superscript"/>
        </w:rPr>
        <w:t>1,2</w:t>
      </w:r>
      <w:r w:rsidR="004C1D0E">
        <w:t>, Erin J. Stephenson</w:t>
      </w:r>
      <w:r w:rsidR="009324FB">
        <w:rPr>
          <w:vertAlign w:val="superscript"/>
        </w:rPr>
        <w:t>2,3</w:t>
      </w:r>
      <w:r w:rsidR="004C1D0E">
        <w:t>, JeAnna R. Redd</w:t>
      </w:r>
      <w:r w:rsidR="009324FB">
        <w:rPr>
          <w:vertAlign w:val="superscript"/>
        </w:rPr>
        <w:t>1,2</w:t>
      </w:r>
      <w:r w:rsidR="004C1D0E">
        <w:t>, Quynh T. Tran</w:t>
      </w:r>
      <w:r w:rsidR="00D01CE5">
        <w:rPr>
          <w:vertAlign w:val="superscript"/>
        </w:rPr>
        <w:t>4</w:t>
      </w:r>
      <w:r w:rsidR="004C1D0E">
        <w:t>, Irit Hochberg</w:t>
      </w:r>
      <w:r w:rsidR="00D01CE5">
        <w:rPr>
          <w:vertAlign w:val="superscript"/>
        </w:rPr>
        <w:t>5</w:t>
      </w:r>
      <w:r w:rsidR="004C1D0E">
        <w:t>, Nathan Qi</w:t>
      </w:r>
      <w:r w:rsidR="00D01CE5">
        <w:rPr>
          <w:vertAlign w:val="superscript"/>
        </w:rPr>
        <w:t>6</w:t>
      </w:r>
      <w:r w:rsidR="004C1D0E">
        <w:t xml:space="preserve"> and Dave Bridges</w:t>
      </w:r>
      <w:r w:rsidR="009324FB">
        <w:rPr>
          <w:vertAlign w:val="superscript"/>
        </w:rPr>
        <w:t>1,2,3</w:t>
      </w:r>
    </w:p>
    <w:p w14:paraId="145E89E5" w14:textId="77777777" w:rsidR="008B2BE4" w:rsidRDefault="008B2BE4" w:rsidP="00CC12EF"/>
    <w:p w14:paraId="59668728" w14:textId="37E8A808" w:rsidR="00F9140D" w:rsidRDefault="00E50061" w:rsidP="00CC12EF">
      <w:r w:rsidRPr="00E50061">
        <w:rPr>
          <w:b/>
        </w:rPr>
        <w:t>Affiliations:</w:t>
      </w:r>
      <w:r>
        <w:t xml:space="preserve"> </w:t>
      </w:r>
      <w:r w:rsidR="009324FB" w:rsidRPr="00D01CE5">
        <w:rPr>
          <w:vertAlign w:val="superscript"/>
        </w:rPr>
        <w:t>1</w:t>
      </w:r>
      <w:r w:rsidR="00D01CE5">
        <w:t xml:space="preserve"> Department of Nutritional Sciences, </w:t>
      </w:r>
      <w:r w:rsidR="009324FB" w:rsidRPr="00716B06">
        <w:t>University</w:t>
      </w:r>
      <w:r w:rsidR="009324FB">
        <w:t xml:space="preserve"> of Michigan</w:t>
      </w:r>
      <w:r w:rsidR="00D01CE5">
        <w:t xml:space="preserve"> School of Public Health</w:t>
      </w:r>
      <w:r w:rsidR="009324FB">
        <w:t xml:space="preserve">, Ann Arbor, MI; </w:t>
      </w:r>
      <w:r w:rsidR="009324FB">
        <w:rPr>
          <w:vertAlign w:val="superscript"/>
        </w:rPr>
        <w:t>2</w:t>
      </w:r>
      <w:r w:rsidR="00D01CE5">
        <w:rPr>
          <w:vertAlign w:val="superscript"/>
        </w:rPr>
        <w:t xml:space="preserve"> </w:t>
      </w:r>
      <w:r w:rsidR="00D01CE5">
        <w:t xml:space="preserve">Department of Physiology, </w:t>
      </w:r>
      <w:r w:rsidR="009324FB">
        <w:t>Un</w:t>
      </w:r>
      <w:r w:rsidR="00D01CE5">
        <w:t>iver</w:t>
      </w:r>
      <w:r w:rsidR="009324FB">
        <w:t>s</w:t>
      </w:r>
      <w:r w:rsidR="00D01CE5">
        <w:t>i</w:t>
      </w:r>
      <w:r w:rsidR="009324FB">
        <w:t xml:space="preserve">ty of Tennessee Health Science Center, Memphis, TN; </w:t>
      </w:r>
      <w:r w:rsidR="009324FB">
        <w:rPr>
          <w:vertAlign w:val="superscript"/>
        </w:rPr>
        <w:t>3</w:t>
      </w:r>
      <w:r w:rsidR="009324FB">
        <w:t xml:space="preserve"> </w:t>
      </w:r>
      <w:r w:rsidR="00D01CE5">
        <w:t>Department of Pediatrics, University of Tennessee Health Science Center</w:t>
      </w:r>
      <w:r w:rsidR="009324FB">
        <w:t>, Memphis, TN;</w:t>
      </w:r>
      <w:r w:rsidR="00D01CE5">
        <w:t xml:space="preserve"> </w:t>
      </w:r>
      <w:r w:rsidR="00D01CE5">
        <w:rPr>
          <w:vertAlign w:val="superscript"/>
        </w:rPr>
        <w:t>4</w:t>
      </w:r>
      <w:r w:rsidR="00D01CE5">
        <w:t xml:space="preserve"> Department of Preventive Medicine, University of Tennessee Health Science Center, Memphis, TN;</w:t>
      </w:r>
      <w:r w:rsidR="009324FB">
        <w:t xml:space="preserve"> </w:t>
      </w:r>
      <w:r w:rsidR="00D01CE5">
        <w:rPr>
          <w:vertAlign w:val="superscript"/>
        </w:rPr>
        <w:t>5</w:t>
      </w:r>
      <w:r w:rsidR="009324FB">
        <w:rPr>
          <w:vertAlign w:val="superscript"/>
        </w:rPr>
        <w:t xml:space="preserve"> </w:t>
      </w:r>
      <w:r w:rsidR="00D01CE5">
        <w:t xml:space="preserve">Institute of Endocrinology, Diabetes and Metabolism, </w:t>
      </w:r>
      <w:r w:rsidR="009324FB">
        <w:t xml:space="preserve">Rambam </w:t>
      </w:r>
      <w:r w:rsidR="00D01CE5">
        <w:t>Health Care Campus</w:t>
      </w:r>
      <w:r w:rsidR="009324FB">
        <w:t>, Haifa, Israel</w:t>
      </w:r>
      <w:r w:rsidR="00D01CE5">
        <w:t xml:space="preserve">; </w:t>
      </w:r>
      <w:r w:rsidR="00D01CE5">
        <w:rPr>
          <w:vertAlign w:val="superscript"/>
        </w:rPr>
        <w:t>6</w:t>
      </w:r>
      <w:r w:rsidR="00D01CE5">
        <w:t xml:space="preserve"> Metabolism, Endocrinology &amp; Diabetes, University of Michigan Medical School, Ann Arbor, MI</w:t>
      </w:r>
    </w:p>
    <w:p w14:paraId="5AEEF102" w14:textId="77777777" w:rsidR="00F9140D" w:rsidRDefault="00F9140D" w:rsidP="00CC12EF"/>
    <w:p w14:paraId="33103631" w14:textId="61809628" w:rsidR="0065666C" w:rsidRDefault="0065666C" w:rsidP="00CC12EF">
      <w:r w:rsidRPr="00E50061">
        <w:rPr>
          <w:b/>
        </w:rPr>
        <w:t>Keywords:</w:t>
      </w:r>
      <w:r>
        <w:t xml:space="preserve"> Adiposity, Cushing’s, Lipolysis, Diabetes, NAFLD</w:t>
      </w:r>
    </w:p>
    <w:p w14:paraId="38942A94" w14:textId="77777777" w:rsidR="0065666C" w:rsidRDefault="0065666C" w:rsidP="00CC12EF"/>
    <w:p w14:paraId="4795A4FC" w14:textId="0CABBA21" w:rsidR="0065666C" w:rsidRDefault="0065666C" w:rsidP="0065666C">
      <w:r w:rsidRPr="00E50061">
        <w:rPr>
          <w:b/>
        </w:rPr>
        <w:t>Runn</w:t>
      </w:r>
      <w:r w:rsidRPr="00E50061">
        <w:rPr>
          <w:b/>
        </w:rPr>
        <w:t>ing title:</w:t>
      </w:r>
      <w:r>
        <w:t xml:space="preserve"> Glucocorticoids and O</w:t>
      </w:r>
      <w:r>
        <w:t xml:space="preserve">besity </w:t>
      </w:r>
    </w:p>
    <w:p w14:paraId="623FE088" w14:textId="77777777" w:rsidR="0065666C" w:rsidRDefault="0065666C" w:rsidP="00CC12EF"/>
    <w:p w14:paraId="6830C22C" w14:textId="0DBDE70A" w:rsidR="00831EE6" w:rsidRPr="00E50061" w:rsidRDefault="00F9140D" w:rsidP="00CC12EF">
      <w:pPr>
        <w:rPr>
          <w:b/>
        </w:rPr>
      </w:pPr>
      <w:r w:rsidRPr="00E50061">
        <w:rPr>
          <w:b/>
        </w:rPr>
        <w:t>C</w:t>
      </w:r>
      <w:r w:rsidR="0065666C" w:rsidRPr="00E50061">
        <w:rPr>
          <w:b/>
        </w:rPr>
        <w:t>ontact information for c</w:t>
      </w:r>
      <w:r w:rsidRPr="00E50061">
        <w:rPr>
          <w:b/>
        </w:rPr>
        <w:t>or</w:t>
      </w:r>
      <w:r w:rsidR="0065666C" w:rsidRPr="00E50061">
        <w:rPr>
          <w:b/>
        </w:rPr>
        <w:t>responding author,</w:t>
      </w:r>
      <w:r w:rsidR="00831EE6" w:rsidRPr="00E50061">
        <w:rPr>
          <w:b/>
        </w:rPr>
        <w:t xml:space="preserve"> Dave Bridges</w:t>
      </w:r>
      <w:r w:rsidR="0065666C" w:rsidRPr="00E50061">
        <w:rPr>
          <w:b/>
        </w:rPr>
        <w:t>:</w:t>
      </w:r>
      <w:r w:rsidRPr="00E50061">
        <w:rPr>
          <w:b/>
        </w:rPr>
        <w:t xml:space="preserve"> </w:t>
      </w:r>
    </w:p>
    <w:p w14:paraId="0709B910" w14:textId="767985A0" w:rsidR="00831EE6" w:rsidRDefault="00831EE6" w:rsidP="00CC12EF">
      <w:r>
        <w:t>E</w:t>
      </w:r>
      <w:r w:rsidR="00F07A8B">
        <w:t xml:space="preserve">mail: </w:t>
      </w:r>
      <w:hyperlink r:id="rId6" w:history="1">
        <w:r w:rsidRPr="003F25E8">
          <w:rPr>
            <w:rStyle w:val="Hyperlink"/>
          </w:rPr>
          <w:t>davebrid@umich.edu</w:t>
        </w:r>
      </w:hyperlink>
      <w:r w:rsidR="00D01CE5">
        <w:t xml:space="preserve"> </w:t>
      </w:r>
    </w:p>
    <w:p w14:paraId="2EBDC8E3" w14:textId="77777777" w:rsidR="00831EE6" w:rsidRDefault="00831EE6" w:rsidP="00CC12EF">
      <w:r>
        <w:t>Mailing address</w:t>
      </w:r>
      <w:r w:rsidR="00F07A8B">
        <w:t xml:space="preserve">: </w:t>
      </w:r>
    </w:p>
    <w:p w14:paraId="77DFAE74" w14:textId="77777777" w:rsidR="00831EE6" w:rsidRDefault="00831EE6" w:rsidP="00CC12EF">
      <w:r>
        <w:t>University of Michigan School of Public Health</w:t>
      </w:r>
    </w:p>
    <w:p w14:paraId="3D1AD7EB" w14:textId="77777777" w:rsidR="00831EE6" w:rsidRDefault="00831EE6" w:rsidP="00CC12EF">
      <w:r>
        <w:t xml:space="preserve"> Nutritional Sciences Department</w:t>
      </w:r>
    </w:p>
    <w:p w14:paraId="536013F5" w14:textId="6C6E43D3" w:rsidR="00831EE6" w:rsidRDefault="00831EE6" w:rsidP="00CC12EF">
      <w:r>
        <w:t>1415 Washington Heights</w:t>
      </w:r>
    </w:p>
    <w:p w14:paraId="27EA8E9F" w14:textId="1D09908A" w:rsidR="00831EE6" w:rsidRDefault="00831EE6" w:rsidP="00CC12EF">
      <w:r>
        <w:t>Ann Arbor, Michigan 48109</w:t>
      </w:r>
    </w:p>
    <w:p w14:paraId="4A100723" w14:textId="77777777" w:rsidR="00BC77B6" w:rsidRDefault="00BC77B6" w:rsidP="00CC12EF"/>
    <w:p w14:paraId="63EE989D" w14:textId="4E219FC5" w:rsidR="00BC77B6" w:rsidRPr="00BC77B6" w:rsidRDefault="00BC77B6" w:rsidP="00CC12EF">
      <w:r>
        <w:rPr>
          <w:b/>
        </w:rPr>
        <w:t>Word Count:</w:t>
      </w:r>
      <w:r>
        <w:t xml:space="preserve"> 5424</w:t>
      </w:r>
    </w:p>
    <w:p w14:paraId="60DF5C2D" w14:textId="77777777" w:rsidR="008B2BE4" w:rsidRDefault="008B2BE4" w:rsidP="00CC12EF"/>
    <w:p w14:paraId="14E556B1" w14:textId="77777777" w:rsidR="00F81B7E" w:rsidRDefault="00F81B7E" w:rsidP="00F81B7E">
      <w:pPr>
        <w:rPr>
          <w:bCs/>
          <w:color w:val="000000" w:themeColor="text1"/>
        </w:rPr>
      </w:pPr>
      <w:r w:rsidRPr="00E50061">
        <w:rPr>
          <w:b/>
        </w:rPr>
        <w:t>Funding:</w:t>
      </w:r>
      <w:r>
        <w:t xml:space="preserve"> </w:t>
      </w:r>
      <w:r w:rsidRPr="006902F6">
        <w:rPr>
          <w:color w:val="000000" w:themeColor="text1"/>
        </w:rPr>
        <w:t xml:space="preserve">This study was supported by funds from NIH Grant R01-DK107535 (DB).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 and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p>
    <w:p w14:paraId="3D3B8F4E" w14:textId="77777777" w:rsidR="00F81B7E" w:rsidRDefault="00F81B7E" w:rsidP="00F81B7E">
      <w:pPr>
        <w:rPr>
          <w:bCs/>
          <w:color w:val="000000" w:themeColor="text1"/>
        </w:rPr>
      </w:pPr>
    </w:p>
    <w:p w14:paraId="30F5765C" w14:textId="53CA64CA" w:rsidR="00F81B7E" w:rsidRDefault="00F81B7E" w:rsidP="00CC12EF">
      <w:r w:rsidRPr="00E50061">
        <w:rPr>
          <w:b/>
        </w:rPr>
        <w:t>Disclosure:</w:t>
      </w:r>
      <w:r>
        <w:t xml:space="preserve"> The authors declared no conflict of interest.</w:t>
      </w:r>
    </w:p>
    <w:p w14:paraId="7823C808" w14:textId="77777777" w:rsidR="008B2BE4" w:rsidRPr="00BC77B6" w:rsidRDefault="008B2BE4" w:rsidP="00CC12EF">
      <w:pPr>
        <w:rPr>
          <w:b/>
        </w:rPr>
      </w:pPr>
    </w:p>
    <w:p w14:paraId="16896A29" w14:textId="7AFB23C0" w:rsidR="00F81B7E" w:rsidRDefault="00F81B7E" w:rsidP="00CC12EF">
      <w:pPr>
        <w:rPr>
          <w:bCs/>
          <w:color w:val="000000" w:themeColor="text1"/>
        </w:rPr>
      </w:pPr>
      <w:r w:rsidRPr="00BC77B6">
        <w:rPr>
          <w:b/>
        </w:rPr>
        <w:t>Author contributions:</w:t>
      </w:r>
      <w:r>
        <w:t xml:space="preserve"> D.B. acquired funding. D.B., I.Ha. and I.Ho. were responsible for conceptualizing the study. D.B., I.Ha. and N.Q. designed the experiments. I.Ha. performed all cell experiments. I.Ha., E.S. and J.R. performed mouse experiments. D.B. and Q.T. performed statistical analyses. I.Ha. wrote the manuscript. I.Ha. and D.B. edited and reviewed the manuscript. All authors were involved in discussions. This manuscript has been approved by all authors.</w:t>
      </w:r>
    </w:p>
    <w:p w14:paraId="41F4CA90" w14:textId="77777777" w:rsidR="00BC77B6" w:rsidRDefault="00BC77B6" w:rsidP="00EE4830">
      <w:pPr>
        <w:outlineLvl w:val="0"/>
        <w:rPr>
          <w:bCs/>
          <w:color w:val="000000" w:themeColor="text1"/>
        </w:rPr>
      </w:pPr>
    </w:p>
    <w:p w14:paraId="1C33E3D8" w14:textId="394D4A7D" w:rsidR="007A789E" w:rsidRPr="006902F6" w:rsidRDefault="00AB0CC0" w:rsidP="00EE4830">
      <w:pPr>
        <w:outlineLvl w:val="0"/>
        <w:rPr>
          <w:b/>
          <w:color w:val="000000" w:themeColor="text1"/>
          <w:sz w:val="36"/>
          <w:u w:val="single"/>
        </w:rPr>
      </w:pPr>
      <w:r w:rsidRPr="006902F6">
        <w:rPr>
          <w:b/>
          <w:color w:val="000000" w:themeColor="text1"/>
          <w:sz w:val="36"/>
          <w:u w:val="single"/>
        </w:rPr>
        <w:lastRenderedPageBreak/>
        <w:t>Abstract</w:t>
      </w:r>
    </w:p>
    <w:p w14:paraId="5799BD45" w14:textId="2EB0B3A9" w:rsidR="0003155D" w:rsidRPr="006902F6" w:rsidRDefault="0017598A" w:rsidP="00FF21CB">
      <w:pPr>
        <w:spacing w:line="480" w:lineRule="auto"/>
        <w:rPr>
          <w:color w:val="000000" w:themeColor="text1"/>
        </w:rPr>
      </w:pPr>
      <w:r w:rsidRPr="006902F6">
        <w:rPr>
          <w:color w:val="000000" w:themeColor="text1"/>
        </w:rPr>
        <w:t xml:space="preserve">Obesity and chronically elevated </w:t>
      </w:r>
      <w:r w:rsidR="008A2638" w:rsidRPr="006902F6">
        <w:rPr>
          <w:color w:val="000000" w:themeColor="text1"/>
        </w:rPr>
        <w:t xml:space="preserve">glucocorticoids </w:t>
      </w:r>
      <w:r w:rsidRPr="006902F6">
        <w:rPr>
          <w:color w:val="000000" w:themeColor="text1"/>
        </w:rPr>
        <w:t xml:space="preserve">result in similar co-morbidities, but the </w:t>
      </w:r>
      <w:r w:rsidR="00F01E9C">
        <w:rPr>
          <w:color w:val="000000" w:themeColor="text1"/>
        </w:rPr>
        <w:t xml:space="preserve">effect of a </w:t>
      </w:r>
      <w:r w:rsidRPr="006902F6">
        <w:rPr>
          <w:color w:val="000000" w:themeColor="text1"/>
        </w:rPr>
        <w:t xml:space="preserve">combination of these ailments on metabolic outcomes </w:t>
      </w:r>
      <w:r w:rsidR="00472259" w:rsidRPr="006902F6">
        <w:rPr>
          <w:color w:val="000000" w:themeColor="text1"/>
        </w:rPr>
        <w:t>is unclear</w:t>
      </w:r>
      <w:r w:rsidRPr="006902F6">
        <w:rPr>
          <w:color w:val="000000" w:themeColor="text1"/>
        </w:rPr>
        <w:t xml:space="preserve">. </w:t>
      </w:r>
      <w:r w:rsidR="00C92899" w:rsidRPr="006902F6">
        <w:rPr>
          <w:color w:val="000000" w:themeColor="text1"/>
        </w:rPr>
        <w:t xml:space="preserve">Measures of glucose homeostasis and </w:t>
      </w:r>
      <w:r w:rsidR="006A25B6" w:rsidRPr="006902F6">
        <w:rPr>
          <w:color w:val="000000" w:themeColor="text1"/>
        </w:rPr>
        <w:t>marker</w:t>
      </w:r>
      <w:r w:rsidR="009F7868">
        <w:rPr>
          <w:color w:val="000000" w:themeColor="text1"/>
        </w:rPr>
        <w:t>s of hepatic lipid accumulation</w:t>
      </w:r>
      <w:r w:rsidR="00C92899" w:rsidRPr="006902F6">
        <w:rPr>
          <w:color w:val="000000" w:themeColor="text1"/>
        </w:rPr>
        <w:t xml:space="preserve"> were</w:t>
      </w:r>
      <w:r w:rsidRPr="006902F6">
        <w:rPr>
          <w:color w:val="000000" w:themeColor="text1"/>
        </w:rPr>
        <w:t xml:space="preserve"> assessed</w:t>
      </w:r>
      <w:r w:rsidR="00C92899" w:rsidRPr="006902F6">
        <w:rPr>
          <w:color w:val="000000" w:themeColor="text1"/>
        </w:rPr>
        <w:t xml:space="preserve"> to determine whether </w:t>
      </w:r>
      <w:r w:rsidR="006A25B6" w:rsidRPr="006902F6">
        <w:rPr>
          <w:color w:val="000000" w:themeColor="text1"/>
        </w:rPr>
        <w:t xml:space="preserve">obesity exaggerated the effects of </w:t>
      </w:r>
      <w:r w:rsidR="00472259" w:rsidRPr="006902F6">
        <w:rPr>
          <w:color w:val="000000" w:themeColor="text1"/>
        </w:rPr>
        <w:t>dexamethasone</w:t>
      </w:r>
      <w:r w:rsidR="006A25B6" w:rsidRPr="006902F6">
        <w:rPr>
          <w:color w:val="000000" w:themeColor="text1"/>
        </w:rPr>
        <w:t xml:space="preserve">-induced metabolic disturbances. </w:t>
      </w:r>
      <w:r w:rsidR="00383057" w:rsidRPr="006902F6">
        <w:rPr>
          <w:color w:val="000000" w:themeColor="text1"/>
        </w:rPr>
        <w:t xml:space="preserve">The combination of obesity and glucocorticoids resulted in hepatic steatosis and </w:t>
      </w:r>
      <w:r w:rsidR="00AB44A0">
        <w:rPr>
          <w:color w:val="000000" w:themeColor="text1"/>
        </w:rPr>
        <w:t xml:space="preserve">synergistic </w:t>
      </w:r>
      <w:r w:rsidR="00B3095B">
        <w:rPr>
          <w:color w:val="000000" w:themeColor="text1"/>
        </w:rPr>
        <w:t xml:space="preserve">impairments </w:t>
      </w:r>
      <w:r w:rsidR="00AB44A0">
        <w:rPr>
          <w:color w:val="000000" w:themeColor="text1"/>
        </w:rPr>
        <w:t xml:space="preserve">in </w:t>
      </w:r>
      <w:r w:rsidR="00383057" w:rsidRPr="006902F6">
        <w:rPr>
          <w:color w:val="000000" w:themeColor="text1"/>
        </w:rPr>
        <w:t xml:space="preserve">insulin </w:t>
      </w:r>
      <w:r w:rsidR="00B3095B">
        <w:rPr>
          <w:color w:val="000000" w:themeColor="text1"/>
        </w:rPr>
        <w:t>sensitivity</w:t>
      </w:r>
      <w:r w:rsidR="00B3095B" w:rsidRPr="006902F6">
        <w:rPr>
          <w:color w:val="000000" w:themeColor="text1"/>
        </w:rPr>
        <w:t xml:space="preserve"> </w:t>
      </w:r>
      <w:r w:rsidR="00383057" w:rsidRPr="006902F6">
        <w:rPr>
          <w:color w:val="000000" w:themeColor="text1"/>
        </w:rPr>
        <w:t>and this was matched with synergistic elevations in markers of lipolysis.</w:t>
      </w:r>
      <w:r w:rsidR="00F442D5" w:rsidRPr="006902F6">
        <w:rPr>
          <w:color w:val="000000" w:themeColor="text1"/>
        </w:rPr>
        <w:t xml:space="preserve"> </w:t>
      </w:r>
      <w:r w:rsidR="0087544B" w:rsidRPr="006902F6">
        <w:rPr>
          <w:color w:val="000000" w:themeColor="text1"/>
        </w:rPr>
        <w:t>These findings suggest lipolysis</w:t>
      </w:r>
      <w:r w:rsidR="007838C8" w:rsidRPr="006902F6">
        <w:rPr>
          <w:color w:val="000000" w:themeColor="text1"/>
        </w:rPr>
        <w:t xml:space="preserve"> may be a key player in glucocorticoid-induced insulin resistance and fatty liver</w:t>
      </w:r>
      <w:r w:rsidR="004C1D0E">
        <w:rPr>
          <w:color w:val="000000" w:themeColor="text1"/>
        </w:rPr>
        <w:t xml:space="preserve"> in people with obesity</w:t>
      </w:r>
      <w:r w:rsidR="007838C8" w:rsidRPr="006902F6">
        <w:rPr>
          <w:color w:val="000000" w:themeColor="text1"/>
        </w:rPr>
        <w:t xml:space="preserve">. </w:t>
      </w:r>
    </w:p>
    <w:p w14:paraId="6AD813DC" w14:textId="77777777" w:rsidR="00AB0CC0" w:rsidRPr="006902F6" w:rsidRDefault="00AB0CC0">
      <w:pPr>
        <w:rPr>
          <w:b/>
          <w:color w:val="000000" w:themeColor="text1"/>
          <w:sz w:val="36"/>
          <w:u w:val="single"/>
        </w:rPr>
      </w:pP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5BF60BA4" w:rsidR="002B0844" w:rsidRDefault="00A3343F" w:rsidP="00FF21CB">
      <w:pPr>
        <w:spacing w:line="480" w:lineRule="auto"/>
        <w:rPr>
          <w:color w:val="000000" w:themeColor="text1"/>
        </w:rPr>
      </w:pPr>
      <w:r>
        <w:t>Cushing’s syndrome is an endocrine disorder that manifests in response to chronically elevated levels of glucocorticoids and is often associated with changes in adipose mass and distribution</w:t>
      </w:r>
      <w:r w:rsidR="00831691">
        <w:t xml:space="preserve"> </w:t>
      </w:r>
      <w:r w:rsidR="00831691">
        <w:fldChar w:fldCharType="begin" w:fldLock="1"/>
      </w:r>
      <w:r w:rsidR="00980A1E">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 "plainTextFormattedCitation" : "(1)", "previouslyFormattedCitation" : "(1)" }, "properties" : { "noteIndex" : 0 }, "schema" : "https://github.com/citation-style-language/schema/raw/master/csl-citation.json" }</w:instrText>
      </w:r>
      <w:r w:rsidR="00831691">
        <w:fldChar w:fldCharType="separate"/>
      </w:r>
      <w:r w:rsidR="00831691" w:rsidRPr="00831691">
        <w:rPr>
          <w:noProof/>
        </w:rPr>
        <w:t>(1)</w:t>
      </w:r>
      <w:r w:rsidR="00831691">
        <w:fldChar w:fldCharType="end"/>
      </w:r>
      <w:r>
        <w:t>, fatty liver</w:t>
      </w:r>
      <w:r w:rsidR="00831691">
        <w:t xml:space="preserve"> </w:t>
      </w:r>
      <w:r w:rsidR="00831691">
        <w:fldChar w:fldCharType="begin" w:fldLock="1"/>
      </w:r>
      <w:r w:rsidR="00980A1E">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2,3)", "plainTextFormattedCitation" : "(2,3)", "previouslyFormattedCitation" : "(2,3)" }, "properties" : { "noteIndex" : 0 }, "schema" : "https://github.com/citation-style-language/schema/raw/master/csl-citation.json" }</w:instrText>
      </w:r>
      <w:r w:rsidR="00831691">
        <w:fldChar w:fldCharType="separate"/>
      </w:r>
      <w:r w:rsidR="00831691" w:rsidRPr="00831691">
        <w:rPr>
          <w:noProof/>
        </w:rPr>
        <w:t>(2,3)</w:t>
      </w:r>
      <w:r w:rsidR="00831691">
        <w:fldChar w:fldCharType="end"/>
      </w:r>
      <w:r>
        <w:t>, impaired glucose tolerance and type 2 diabetes</w:t>
      </w:r>
      <w:r w:rsidR="00831691">
        <w:t xml:space="preserve"> </w:t>
      </w:r>
      <w:r w:rsidR="00831691">
        <w:fldChar w:fldCharType="begin" w:fldLock="1"/>
      </w:r>
      <w:r w:rsidR="00980A1E">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4,5)", "plainTextFormattedCitation" : "(4,5)", "previouslyFormattedCitation" : "(4,5)" }, "properties" : { "noteIndex" : 0 }, "schema" : "https://github.com/citation-style-language/schema/raw/master/csl-citation.json" }</w:instrText>
      </w:r>
      <w:r w:rsidR="00831691">
        <w:fldChar w:fldCharType="separate"/>
      </w:r>
      <w:r w:rsidR="00831691" w:rsidRPr="00831691">
        <w:rPr>
          <w:noProof/>
        </w:rPr>
        <w:t>(4,5)</w:t>
      </w:r>
      <w:r w:rsidR="00831691">
        <w:fldChar w:fldCharType="end"/>
      </w:r>
      <w:r>
        <w:t>. Although prevalence of Cushing’s syndrome is rare, it is estimated that at any given time 1-3% of the US, UK and Danish populations are prescribed exogenous corticosteroids, which may increase their risk for developing some of the same metabolic complications</w:t>
      </w:r>
      <w:r w:rsidR="00EE73D6">
        <w:t xml:space="preserve"> observed in Cushing’s syndrome </w:t>
      </w:r>
      <w:r w:rsidR="00A621EB" w:rsidRPr="006902F6">
        <w:rPr>
          <w:color w:val="000000" w:themeColor="text1"/>
        </w:rPr>
        <w:fldChar w:fldCharType="begin" w:fldLock="1"/>
      </w:r>
      <w:r w:rsidR="00980A1E">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6\u20139)", "plainTextFormattedCitation" : "(6\u20139)", "previouslyFormattedCitation" : "(6\u20139)" }, "properties" : { "noteIndex" : 0 }, "schema" : "https://github.com/citation-style-language/schema/raw/master/csl-citation.json" }</w:instrText>
      </w:r>
      <w:r w:rsidR="00A621EB" w:rsidRPr="006902F6">
        <w:rPr>
          <w:color w:val="000000" w:themeColor="text1"/>
        </w:rPr>
        <w:fldChar w:fldCharType="separate"/>
      </w:r>
      <w:r w:rsidR="00831691" w:rsidRPr="00831691">
        <w:rPr>
          <w:noProof/>
          <w:color w:val="000000" w:themeColor="text1"/>
        </w:rPr>
        <w:t>(6–9)</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2DD1CB88" w14:textId="49AB9451" w:rsidR="006A1504" w:rsidRDefault="00EF0E90" w:rsidP="00FF21CB">
      <w:pPr>
        <w:spacing w:line="480" w:lineRule="auto"/>
        <w:rPr>
          <w:color w:val="000000" w:themeColor="text1"/>
        </w:rPr>
      </w:pPr>
      <w:r>
        <w:rPr>
          <w:color w:val="000000" w:themeColor="text1"/>
        </w:rPr>
        <w:t xml:space="preserve">Similarly to Cushing’s syndrome, </w:t>
      </w:r>
      <w:r w:rsidR="00467A1F">
        <w:rPr>
          <w:color w:val="000000" w:themeColor="text1"/>
        </w:rPr>
        <w:t>o</w:t>
      </w:r>
      <w:r w:rsidRPr="006902F6">
        <w:rPr>
          <w:color w:val="000000" w:themeColor="text1"/>
        </w:rPr>
        <w:t xml:space="preserve">besity is often accompanied by a multitude of metabolic complications, such as insulin resistance </w:t>
      </w:r>
      <w:r w:rsidRPr="006902F6">
        <w:rPr>
          <w:color w:val="000000" w:themeColor="text1"/>
        </w:rPr>
        <w:fldChar w:fldCharType="begin" w:fldLock="1"/>
      </w:r>
      <w:r w:rsidR="009C426D">
        <w:rPr>
          <w:color w:val="000000" w:themeColor="text1"/>
        </w:rPr>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0\u201312)", "plainTextFormattedCitation" : "(10\u201312)", "previouslyFormattedCitation" : "(10\u201312)" }, "properties" : { "noteIndex" : 0 }, "schema" : "https://github.com/citation-style-language/schema/raw/master/csl-citation.json" }</w:instrText>
      </w:r>
      <w:r w:rsidRPr="006902F6">
        <w:rPr>
          <w:color w:val="000000" w:themeColor="text1"/>
        </w:rPr>
        <w:fldChar w:fldCharType="separate"/>
      </w:r>
      <w:r w:rsidR="00980A1E" w:rsidRPr="00980A1E">
        <w:rPr>
          <w:noProof/>
          <w:color w:val="000000" w:themeColor="text1"/>
        </w:rPr>
        <w:t>(10–12)</w:t>
      </w:r>
      <w:r w:rsidRPr="006902F6">
        <w:rPr>
          <w:color w:val="000000" w:themeColor="text1"/>
        </w:rPr>
        <w:fldChar w:fldCharType="end"/>
      </w:r>
      <w:r w:rsidRPr="006902F6">
        <w:rPr>
          <w:color w:val="000000" w:themeColor="text1"/>
        </w:rPr>
        <w:t xml:space="preserve"> and NAFLD </w:t>
      </w:r>
      <w:r w:rsidRPr="006902F6">
        <w:rPr>
          <w:color w:val="000000" w:themeColor="text1"/>
        </w:rPr>
        <w:fldChar w:fldCharType="begin" w:fldLock="1"/>
      </w:r>
      <w:r w:rsidR="009C426D">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3,14)", "plainTextFormattedCitation" : "(13,14)", "previouslyFormattedCitation" : "(13,14)" }, "properties" : { "noteIndex" : 0 }, "schema" : "https://github.com/citation-style-language/schema/raw/master/csl-citation.json" }</w:instrText>
      </w:r>
      <w:r w:rsidRPr="006902F6">
        <w:rPr>
          <w:color w:val="000000" w:themeColor="text1"/>
        </w:rPr>
        <w:fldChar w:fldCharType="separate"/>
      </w:r>
      <w:r w:rsidR="00980A1E" w:rsidRPr="00980A1E">
        <w:rPr>
          <w:noProof/>
          <w:color w:val="000000" w:themeColor="text1"/>
        </w:rPr>
        <w:t>(13,14)</w:t>
      </w:r>
      <w:r w:rsidRPr="006902F6">
        <w:rPr>
          <w:color w:val="000000" w:themeColor="text1"/>
        </w:rPr>
        <w:fldChar w:fldCharType="end"/>
      </w:r>
      <w:r w:rsidR="006A1504">
        <w:rPr>
          <w:color w:val="000000" w:themeColor="text1"/>
        </w:rPr>
        <w:t xml:space="preserve"> and is becoming a worldwide epidemic</w:t>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A82500" w:rsidRPr="006902F6">
        <w:rPr>
          <w:color w:val="000000" w:themeColor="text1"/>
        </w:rPr>
        <w:t xml:space="preserve">it is likely that </w:t>
      </w:r>
      <w:r w:rsidR="00F01E9C">
        <w:rPr>
          <w:color w:val="000000" w:themeColor="text1"/>
        </w:rPr>
        <w:t xml:space="preserve">the combination of </w:t>
      </w:r>
      <w:r w:rsidR="00C7563E" w:rsidRPr="006902F6">
        <w:rPr>
          <w:color w:val="000000" w:themeColor="text1"/>
        </w:rPr>
        <w:lastRenderedPageBreak/>
        <w:t xml:space="preserve">obesity and glucocorticoid excess </w:t>
      </w:r>
      <w:r w:rsidR="00F01E9C">
        <w:rPr>
          <w:color w:val="000000" w:themeColor="text1"/>
        </w:rPr>
        <w:t>is</w:t>
      </w:r>
      <w:r w:rsidR="00A82500"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1157A4">
        <w:rPr>
          <w:color w:val="000000" w:themeColor="text1"/>
        </w:rPr>
        <w:t>; though, to our knowledge, this has not been studied</w:t>
      </w:r>
      <w:r w:rsidR="00805A59" w:rsidRPr="006902F6">
        <w:rPr>
          <w:color w:val="000000" w:themeColor="text1"/>
        </w:rPr>
        <w:t xml:space="preserve">. </w:t>
      </w:r>
    </w:p>
    <w:p w14:paraId="3682148F" w14:textId="77777777" w:rsidR="006A1504" w:rsidRDefault="006A1504" w:rsidP="00FF21CB">
      <w:pPr>
        <w:spacing w:line="480" w:lineRule="auto"/>
        <w:rPr>
          <w:color w:val="000000" w:themeColor="text1"/>
        </w:rPr>
      </w:pPr>
    </w:p>
    <w:p w14:paraId="170DB107" w14:textId="1342408E" w:rsidR="005E120F" w:rsidRPr="006902F6" w:rsidRDefault="00C35ED8" w:rsidP="00FF21CB">
      <w:pPr>
        <w:spacing w:line="480" w:lineRule="auto"/>
        <w:rPr>
          <w:color w:val="000000" w:themeColor="text1"/>
        </w:rPr>
      </w:pPr>
      <w:r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153023">
        <w:rPr>
          <w:color w:val="000000" w:themeColor="text1"/>
        </w:rPr>
        <w:t>(</w:t>
      </w:r>
      <w:r w:rsidR="00277EDC" w:rsidRPr="006902F6">
        <w:rPr>
          <w:color w:val="000000" w:themeColor="text1"/>
        </w:rPr>
        <w:t>NAFLD</w:t>
      </w:r>
      <w:r w:rsidR="00153023">
        <w:rPr>
          <w:color w:val="000000" w:themeColor="text1"/>
        </w:rPr>
        <w:t>;</w:t>
      </w:r>
      <w:r w:rsidR="00BF554F" w:rsidRPr="006902F6">
        <w:rPr>
          <w:color w:val="000000" w:themeColor="text1"/>
        </w:rPr>
        <w:t xml:space="preserve"> </w:t>
      </w:r>
      <w:r w:rsidR="00BF554F" w:rsidRPr="006902F6">
        <w:rPr>
          <w:color w:val="000000" w:themeColor="text1"/>
        </w:rPr>
        <w:fldChar w:fldCharType="begin" w:fldLock="1"/>
      </w:r>
      <w:r w:rsidR="009C426D">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15,16)", "plainTextFormattedCitation" : "(15,16)", "previouslyFormattedCitation" : "(15,16)" }, "properties" : { "noteIndex" : 0 }, "schema" : "https://github.com/citation-style-language/schema/raw/master/csl-citation.json" }</w:instrText>
      </w:r>
      <w:r w:rsidR="00BF554F" w:rsidRPr="006902F6">
        <w:rPr>
          <w:color w:val="000000" w:themeColor="text1"/>
        </w:rPr>
        <w:fldChar w:fldCharType="separate"/>
      </w:r>
      <w:r w:rsidR="00980A1E" w:rsidRPr="00980A1E">
        <w:rPr>
          <w:noProof/>
          <w:color w:val="000000" w:themeColor="text1"/>
        </w:rPr>
        <w:t>(15,16)</w:t>
      </w:r>
      <w:r w:rsidR="00BF554F" w:rsidRPr="006902F6">
        <w:rPr>
          <w:color w:val="000000" w:themeColor="text1"/>
        </w:rPr>
        <w:fldChar w:fldCharType="end"/>
      </w:r>
      <w:r w:rsidR="00153023">
        <w:rPr>
          <w:color w:val="000000" w:themeColor="text1"/>
        </w:rPr>
        <w:t>)</w:t>
      </w:r>
      <w:r w:rsidR="000E77D8" w:rsidRPr="006902F6">
        <w:rPr>
          <w:color w:val="000000" w:themeColor="text1"/>
        </w:rPr>
        <w:t>.</w:t>
      </w:r>
      <w:r w:rsidR="007A487B">
        <w:rPr>
          <w:color w:val="000000" w:themeColor="text1"/>
        </w:rPr>
        <w:t xml:space="preserve"> However, the underlying mechanisms </w:t>
      </w:r>
      <w:r w:rsidR="00223EE4">
        <w:rPr>
          <w:color w:val="000000" w:themeColor="text1"/>
        </w:rPr>
        <w:t xml:space="preserve">leading to these outcomes </w:t>
      </w:r>
      <w:r w:rsidR="007A487B">
        <w:rPr>
          <w:color w:val="000000" w:themeColor="text1"/>
        </w:rPr>
        <w:t>remain unclear.</w:t>
      </w:r>
    </w:p>
    <w:p w14:paraId="449F1257" w14:textId="77777777" w:rsidR="00A82500" w:rsidRPr="006902F6" w:rsidRDefault="00A82500" w:rsidP="00FF21CB">
      <w:pPr>
        <w:spacing w:line="480" w:lineRule="auto"/>
        <w:rPr>
          <w:color w:val="000000" w:themeColor="text1"/>
        </w:rPr>
      </w:pPr>
    </w:p>
    <w:p w14:paraId="3DBAAC4B" w14:textId="0CE20BD1" w:rsidR="00C30018" w:rsidRPr="006902F6" w:rsidRDefault="00026A0B" w:rsidP="00FF21CB">
      <w:pPr>
        <w:spacing w:line="480" w:lineRule="auto"/>
        <w:rPr>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rsidRPr="006902F6">
        <w:rPr>
          <w:color w:val="000000" w:themeColor="text1"/>
        </w:rPr>
        <w:fldChar w:fldCharType="separate"/>
      </w:r>
      <w:r w:rsidR="00BF554F" w:rsidRPr="006902F6">
        <w:rPr>
          <w:noProof/>
          <w:color w:val="000000" w:themeColor="text1"/>
        </w:rPr>
        <w:t>(17–19)</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rsidRPr="006902F6">
        <w:rPr>
          <w:color w:val="000000" w:themeColor="text1"/>
        </w:rPr>
        <w:fldChar w:fldCharType="separate"/>
      </w:r>
      <w:r w:rsidR="00BF554F" w:rsidRPr="006902F6">
        <w:rPr>
          <w:noProof/>
          <w:color w:val="000000" w:themeColor="text1"/>
        </w:rPr>
        <w:t>(18,20,21)</w:t>
      </w:r>
      <w:r w:rsidR="000738BA" w:rsidRPr="006902F6">
        <w:rPr>
          <w:color w:val="000000" w:themeColor="text1"/>
        </w:rPr>
        <w:fldChar w:fldCharType="end"/>
      </w:r>
      <w:r w:rsidR="000738BA" w:rsidRPr="006902F6">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rsidRPr="006902F6">
        <w:rPr>
          <w:color w:val="000000" w:themeColor="text1"/>
        </w:rPr>
        <w:fldChar w:fldCharType="separate"/>
      </w:r>
      <w:r w:rsidR="00BF554F" w:rsidRPr="006902F6">
        <w:rPr>
          <w:noProof/>
          <w:color w:val="000000" w:themeColor="text1"/>
        </w:rPr>
        <w:t>(22–24)</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rsidRPr="006902F6">
        <w:rPr>
          <w:color w:val="000000" w:themeColor="text1"/>
        </w:rPr>
        <w:fldChar w:fldCharType="separate"/>
      </w:r>
      <w:r w:rsidR="00BF554F" w:rsidRPr="006902F6">
        <w:rPr>
          <w:noProof/>
          <w:color w:val="000000" w:themeColor="text1"/>
        </w:rPr>
        <w:t>(25–27)</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3D0B7E" w:rsidRPr="006902F6">
        <w:rPr>
          <w:color w:val="000000" w:themeColor="text1"/>
        </w:rPr>
        <w:t>Likewise</w:t>
      </w:r>
      <w:r w:rsidR="000E44CB" w:rsidRPr="006902F6">
        <w:rPr>
          <w:color w:val="000000" w:themeColor="text1"/>
        </w:rPr>
        <w:t>, obesity</w:t>
      </w:r>
      <w:r w:rsidR="003D0B7E" w:rsidRPr="006902F6">
        <w:rPr>
          <w:color w:val="000000" w:themeColor="text1"/>
        </w:rPr>
        <w:t>, insulin resistance and increased fatty acid flux are associated with NAFLD</w:t>
      </w:r>
      <w:r w:rsidR="00062BF3" w:rsidRPr="006902F6">
        <w:rPr>
          <w:color w:val="000000" w:themeColor="text1"/>
        </w:rPr>
        <w:t xml:space="preserve"> </w:t>
      </w:r>
      <w:r w:rsidR="000128D5" w:rsidRPr="006902F6">
        <w:rPr>
          <w:color w:val="000000" w:themeColor="text1"/>
        </w:rPr>
        <w:fldChar w:fldCharType="begin" w:fldLock="1"/>
      </w:r>
      <w:r w:rsidR="009C426D">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3,28\u201330)", "plainTextFormattedCitation" : "(13,28\u201330)", "previouslyFormattedCitation" : "(13,28\u201330)" }, "properties" : { "noteIndex" : 0 }, "schema" : "https://github.com/citation-style-language/schema/raw/master/csl-citation.json" }</w:instrText>
      </w:r>
      <w:r w:rsidR="000128D5" w:rsidRPr="006902F6">
        <w:rPr>
          <w:color w:val="000000" w:themeColor="text1"/>
        </w:rPr>
        <w:fldChar w:fldCharType="separate"/>
      </w:r>
      <w:r w:rsidR="00980A1E" w:rsidRPr="00980A1E">
        <w:rPr>
          <w:noProof/>
          <w:color w:val="000000" w:themeColor="text1"/>
        </w:rPr>
        <w:t>(13,28–30)</w:t>
      </w:r>
      <w:r w:rsidR="000128D5" w:rsidRPr="006902F6">
        <w:rPr>
          <w:color w:val="000000" w:themeColor="text1"/>
        </w:rPr>
        <w:fldChar w:fldCharType="end"/>
      </w:r>
      <w:r w:rsidR="003D0B7E" w:rsidRPr="006902F6">
        <w:rPr>
          <w:color w:val="000000" w:themeColor="text1"/>
        </w:rPr>
        <w:t>.</w:t>
      </w:r>
      <w:r w:rsidR="006A09C3" w:rsidRPr="006902F6">
        <w:rPr>
          <w:color w:val="000000" w:themeColor="text1"/>
        </w:rPr>
        <w:t xml:space="preserve"> </w:t>
      </w:r>
      <w:r w:rsidR="00AC19E1" w:rsidRPr="006902F6">
        <w:rPr>
          <w:color w:val="000000" w:themeColor="text1"/>
        </w:rPr>
        <w:t xml:space="preserve">It </w:t>
      </w:r>
      <w:r w:rsidR="005F31FC" w:rsidRPr="006902F6">
        <w:rPr>
          <w:color w:val="000000" w:themeColor="text1"/>
        </w:rPr>
        <w:t xml:space="preserve">has also been </w:t>
      </w:r>
      <w:r w:rsidR="00277EDC" w:rsidRPr="006902F6">
        <w:rPr>
          <w:color w:val="000000" w:themeColor="text1"/>
        </w:rPr>
        <w:t xml:space="preserve">demonstrated </w:t>
      </w:r>
      <w:r w:rsidR="005F31FC" w:rsidRPr="006902F6">
        <w:rPr>
          <w:color w:val="000000" w:themeColor="text1"/>
        </w:rPr>
        <w:t xml:space="preserve">that </w:t>
      </w:r>
      <w:r w:rsidR="00AC1A84" w:rsidRPr="006902F6">
        <w:rPr>
          <w:color w:val="000000" w:themeColor="text1"/>
        </w:rPr>
        <w:t>inhibition of</w:t>
      </w:r>
      <w:r w:rsidR="005F31FC" w:rsidRPr="006902F6">
        <w:rPr>
          <w:color w:val="000000" w:themeColor="text1"/>
        </w:rPr>
        <w:t xml:space="preserve"> lipolysis </w:t>
      </w:r>
      <w:r w:rsidR="00277EDC" w:rsidRPr="006902F6">
        <w:rPr>
          <w:color w:val="000000" w:themeColor="text1"/>
        </w:rPr>
        <w:t>promotes</w:t>
      </w:r>
      <w:r w:rsidR="00AC19E1" w:rsidRPr="006902F6">
        <w:rPr>
          <w:color w:val="000000" w:themeColor="text1"/>
        </w:rPr>
        <w:t xml:space="preserve"> insulin sensitivity</w:t>
      </w:r>
      <w:r w:rsidR="00A7248A" w:rsidRPr="006902F6">
        <w:rPr>
          <w:color w:val="000000" w:themeColor="text1"/>
        </w:rPr>
        <w:t xml:space="preserve"> </w:t>
      </w:r>
      <w:r w:rsidR="00A7248A" w:rsidRPr="006902F6">
        <w:rPr>
          <w:color w:val="000000" w:themeColor="text1"/>
        </w:rPr>
        <w:fldChar w:fldCharType="begin" w:fldLock="1"/>
      </w:r>
      <w:r w:rsidR="00831691">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1\u201333)", "plainTextFormattedCitation" : "(25,31\u201333)", "previouslyFormattedCitation" : "(25,31\u201333)" }, "properties" : { "noteIndex" : 0 }, "schema" : "https://github.com/citation-style-language/schema/raw/master/csl-citation.json" }</w:instrText>
      </w:r>
      <w:r w:rsidR="00A7248A" w:rsidRPr="006902F6">
        <w:rPr>
          <w:color w:val="000000" w:themeColor="text1"/>
        </w:rPr>
        <w:fldChar w:fldCharType="separate"/>
      </w:r>
      <w:r w:rsidR="00671F00" w:rsidRPr="00671F00">
        <w:rPr>
          <w:noProof/>
          <w:color w:val="000000" w:themeColor="text1"/>
        </w:rPr>
        <w:t>(25,31–33)</w:t>
      </w:r>
      <w:r w:rsidR="00A7248A" w:rsidRPr="006902F6">
        <w:rPr>
          <w:color w:val="000000" w:themeColor="text1"/>
        </w:rPr>
        <w:fldChar w:fldCharType="end"/>
      </w:r>
      <w:r w:rsidR="00AC19E1" w:rsidRPr="006902F6">
        <w:rPr>
          <w:color w:val="000000" w:themeColor="text1"/>
        </w:rPr>
        <w:t>.</w:t>
      </w:r>
      <w:r w:rsidR="001C4F76">
        <w:rPr>
          <w:color w:val="000000" w:themeColor="text1"/>
        </w:rPr>
        <w:t xml:space="preserve"> </w:t>
      </w:r>
      <w:r w:rsidR="001C4F76" w:rsidRPr="006902F6">
        <w:rPr>
          <w:color w:val="000000" w:themeColor="text1"/>
        </w:rPr>
        <w:t xml:space="preserve">Recent tissue-specific knockouts of glucocorticoid signaling molecules have implicated adipose tissue as a central node linking glucocorticoid action and lipolysis to systemic insulin resistance and NAFLD </w:t>
      </w:r>
      <w:r w:rsidR="001C4F76" w:rsidRPr="006902F6">
        <w:rPr>
          <w:color w:val="000000" w:themeColor="text1"/>
        </w:rPr>
        <w:fldChar w:fldCharType="begin" w:fldLock="1"/>
      </w:r>
      <w:r w:rsidR="00831691">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4\u201337)", "plainTextFormattedCitation" : "(34\u201337)", "previouslyFormattedCitation" : "(34\u201337)" }, "properties" : { "noteIndex" : 0 }, "schema" : "https://github.com/citation-style-language/schema/raw/master/csl-citation.json" }</w:instrText>
      </w:r>
      <w:r w:rsidR="001C4F76" w:rsidRPr="006902F6">
        <w:rPr>
          <w:color w:val="000000" w:themeColor="text1"/>
        </w:rPr>
        <w:fldChar w:fldCharType="separate"/>
      </w:r>
      <w:r w:rsidR="00671F00" w:rsidRPr="00671F00">
        <w:rPr>
          <w:noProof/>
          <w:color w:val="000000" w:themeColor="text1"/>
        </w:rPr>
        <w:t>(34–37)</w:t>
      </w:r>
      <w:r w:rsidR="001C4F76" w:rsidRPr="006902F6">
        <w:rPr>
          <w:color w:val="000000" w:themeColor="text1"/>
        </w:rPr>
        <w:fldChar w:fldCharType="end"/>
      </w:r>
      <w:r w:rsidR="001C4F76" w:rsidRPr="006902F6">
        <w:rPr>
          <w:color w:val="000000" w:themeColor="text1"/>
        </w:rPr>
        <w:t>.</w:t>
      </w:r>
    </w:p>
    <w:p w14:paraId="0E231417" w14:textId="77777777" w:rsidR="008607FC" w:rsidRPr="006902F6" w:rsidRDefault="008607FC" w:rsidP="00FF21CB">
      <w:pPr>
        <w:spacing w:line="480" w:lineRule="auto"/>
        <w:rPr>
          <w:color w:val="000000" w:themeColor="text1"/>
        </w:rPr>
      </w:pPr>
    </w:p>
    <w:p w14:paraId="3D923644" w14:textId="1344A8C8" w:rsidR="00AE79F4" w:rsidRPr="006902F6" w:rsidRDefault="003E5E79" w:rsidP="00FF21CB">
      <w:pPr>
        <w:spacing w:line="480" w:lineRule="auto"/>
        <w:rPr>
          <w:color w:val="000000" w:themeColor="text1"/>
        </w:rPr>
      </w:pPr>
      <w:r w:rsidRPr="006902F6">
        <w:rPr>
          <w:color w:val="000000" w:themeColor="text1"/>
        </w:rPr>
        <w:t>Here</w:t>
      </w:r>
      <w:r w:rsidR="00A810A9">
        <w:rPr>
          <w:color w:val="000000" w:themeColor="text1"/>
        </w:rPr>
        <w:t>,</w:t>
      </w:r>
      <w:r w:rsidRPr="006902F6">
        <w:rPr>
          <w:color w:val="000000" w:themeColor="text1"/>
        </w:rPr>
        <w:t xml:space="preserve"> we show that chronically elevated glucocorticoids in the presence of obesity have synergistic effect</w:t>
      </w:r>
      <w:r w:rsidR="000340DF" w:rsidRPr="006902F6">
        <w:rPr>
          <w:color w:val="000000" w:themeColor="text1"/>
        </w:rPr>
        <w:t>s</w:t>
      </w:r>
      <w:r w:rsidRPr="006902F6">
        <w:rPr>
          <w:color w:val="000000" w:themeColor="text1"/>
        </w:rPr>
        <w:t xml:space="preserve"> on </w:t>
      </w:r>
      <w:r w:rsidR="000340DF" w:rsidRPr="006902F6">
        <w:rPr>
          <w:color w:val="000000" w:themeColor="text1"/>
        </w:rPr>
        <w:t xml:space="preserve">lipolysis, </w:t>
      </w:r>
      <w:r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Obese glucocorticoid</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w:t>
      </w:r>
      <w:r w:rsidR="008C41F3" w:rsidRPr="006902F6">
        <w:rPr>
          <w:color w:val="000000" w:themeColor="text1"/>
        </w:rPr>
        <w:lastRenderedPageBreak/>
        <w:t>severe insulin resistance; therefore</w:t>
      </w:r>
      <w:r w:rsidR="009E5B00" w:rsidRPr="006902F6">
        <w:rPr>
          <w:color w:val="000000" w:themeColor="text1"/>
        </w:rPr>
        <w:t>,</w:t>
      </w:r>
      <w:r w:rsidR="008C41F3" w:rsidRPr="006902F6">
        <w:rPr>
          <w:color w:val="000000" w:themeColor="text1"/>
        </w:rPr>
        <w:t xml:space="preserve"> we speculate that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3B50340E" w14:textId="77777777" w:rsidR="004B1467" w:rsidRPr="006902F6" w:rsidRDefault="004B1467" w:rsidP="009C4CFA">
      <w:pPr>
        <w:rPr>
          <w:b/>
          <w:color w:val="000000" w:themeColor="text1"/>
        </w:rPr>
      </w:pPr>
    </w:p>
    <w:p w14:paraId="19A7E9E3" w14:textId="194BD653" w:rsidR="002E3AD9" w:rsidRPr="006902F6" w:rsidRDefault="000D47AD" w:rsidP="00FF21CB">
      <w:pPr>
        <w:spacing w:line="480" w:lineRule="auto"/>
        <w:rPr>
          <w:color w:val="000000" w:themeColor="text1"/>
        </w:rPr>
      </w:pPr>
      <w:r w:rsidRPr="006902F6">
        <w:rPr>
          <w:b/>
          <w:color w:val="000000" w:themeColor="text1"/>
        </w:rPr>
        <w:t>Patient Recruitment</w:t>
      </w:r>
      <w:r w:rsidR="008B7F23" w:rsidRPr="006902F6">
        <w:rPr>
          <w:b/>
          <w:color w:val="000000" w:themeColor="text1"/>
        </w:rPr>
        <w:t xml:space="preserve"> and data collection</w:t>
      </w:r>
      <w:r w:rsidR="004B1467" w:rsidRPr="006902F6">
        <w:rPr>
          <w:color w:val="000000" w:themeColor="text1"/>
        </w:rPr>
        <w:t xml:space="preserve">: </w:t>
      </w:r>
      <w:r w:rsidR="00FE0E01">
        <w:rPr>
          <w:color w:val="000000" w:themeColor="text1"/>
        </w:rPr>
        <w:t>Written informed consent was obtained and the study was approved by the internal review board of the Univers</w:t>
      </w:r>
      <w:r w:rsidR="00B34566">
        <w:rPr>
          <w:color w:val="000000" w:themeColor="text1"/>
        </w:rPr>
        <w:t>ity of</w:t>
      </w:r>
      <w:r w:rsidR="00FE0E01">
        <w:rPr>
          <w:color w:val="000000" w:themeColor="text1"/>
        </w:rPr>
        <w:t xml:space="preserve"> Michigan Medical System. </w:t>
      </w:r>
      <w:r w:rsidR="00FE0E01">
        <w:t>All procedures follow the Helsinki declaration.</w:t>
      </w:r>
      <w:r w:rsidR="00FE0E01">
        <w:rPr>
          <w:color w:val="000000" w:themeColor="text1"/>
        </w:rPr>
        <w:t xml:space="preserve"> </w:t>
      </w:r>
      <w:r w:rsidR="002E3AD9" w:rsidRPr="006902F6">
        <w:rPr>
          <w:color w:val="000000" w:themeColor="text1"/>
        </w:rPr>
        <w:t>Patients</w:t>
      </w:r>
      <w:r w:rsidR="00FE0E01">
        <w:rPr>
          <w:color w:val="000000" w:themeColor="text1"/>
        </w:rPr>
        <w:t xml:space="preserve"> undergoing trans</w:t>
      </w:r>
      <w:r w:rsidR="00D93561">
        <w:rPr>
          <w:color w:val="000000" w:themeColor="text1"/>
        </w:rPr>
        <w:t>s</w:t>
      </w:r>
      <w:r w:rsidR="00FE0E01">
        <w:rPr>
          <w:color w:val="000000" w:themeColor="text1"/>
        </w:rPr>
        <w:t>phenoidal adenomectomy</w:t>
      </w:r>
      <w:r w:rsidR="002E3AD9" w:rsidRPr="006902F6">
        <w:rPr>
          <w:color w:val="000000" w:themeColor="text1"/>
        </w:rPr>
        <w:t xml:space="preserve"> </w:t>
      </w:r>
      <w:r w:rsidR="00D93561">
        <w:rPr>
          <w:color w:val="000000" w:themeColor="text1"/>
        </w:rPr>
        <w:t xml:space="preserve">at the University of Michigan </w:t>
      </w:r>
      <w:r w:rsidR="002E3AD9" w:rsidRPr="006902F6">
        <w:rPr>
          <w:color w:val="000000" w:themeColor="text1"/>
        </w:rPr>
        <w:t>were recruited</w:t>
      </w:r>
      <w:r w:rsidR="008B7F23" w:rsidRPr="006902F6">
        <w:rPr>
          <w:color w:val="000000" w:themeColor="text1"/>
        </w:rPr>
        <w:t xml:space="preserve"> and data was collected</w:t>
      </w:r>
      <w:r w:rsidR="002E3AD9" w:rsidRPr="006902F6">
        <w:rPr>
          <w:color w:val="000000" w:themeColor="text1"/>
        </w:rPr>
        <w:t xml:space="preserve"> as described in Hochberg et al. </w:t>
      </w:r>
      <w:r w:rsidR="002E3AD9"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rsidRPr="006902F6">
        <w:rPr>
          <w:color w:val="000000" w:themeColor="text1"/>
        </w:rPr>
        <w:fldChar w:fldCharType="separate"/>
      </w:r>
      <w:r w:rsidR="00BF554F" w:rsidRPr="006902F6">
        <w:rPr>
          <w:noProof/>
          <w:color w:val="000000" w:themeColor="text1"/>
        </w:rPr>
        <w:t>(18)</w:t>
      </w:r>
      <w:r w:rsidR="002E3AD9" w:rsidRPr="006902F6">
        <w:rPr>
          <w:color w:val="000000" w:themeColor="text1"/>
        </w:rPr>
        <w:fldChar w:fldCharType="end"/>
      </w:r>
      <w:r w:rsidR="002E3AD9" w:rsidRPr="006902F6">
        <w:rPr>
          <w:color w:val="000000" w:themeColor="text1"/>
        </w:rPr>
        <w:t>.</w:t>
      </w:r>
      <w:r w:rsidR="00D72995">
        <w:rPr>
          <w:color w:val="000000" w:themeColor="text1"/>
        </w:rPr>
        <w:t xml:space="preserve"> Control patients were those that had non-secreting adenomas</w:t>
      </w:r>
      <w:r w:rsidR="00145584">
        <w:rPr>
          <w:color w:val="000000" w:themeColor="text1"/>
        </w:rPr>
        <w:t xml:space="preserve"> and Cushing’s patients were those that had ACTH-secreting adenomas</w:t>
      </w:r>
      <w:r w:rsidR="00D72995">
        <w:rPr>
          <w:color w:val="000000" w:themeColor="text1"/>
        </w:rPr>
        <w:t>.</w:t>
      </w:r>
    </w:p>
    <w:p w14:paraId="36556794" w14:textId="77777777" w:rsidR="004B1467" w:rsidRPr="006902F6" w:rsidRDefault="004B1467" w:rsidP="00FF21CB">
      <w:pPr>
        <w:spacing w:line="480" w:lineRule="auto"/>
        <w:rPr>
          <w:color w:val="000000" w:themeColor="text1"/>
        </w:rPr>
      </w:pPr>
    </w:p>
    <w:p w14:paraId="2D64B995" w14:textId="19FF0610" w:rsidR="00EB0A54" w:rsidRPr="006902F6" w:rsidRDefault="004B1467" w:rsidP="00FF21CB">
      <w:pPr>
        <w:spacing w:line="480" w:lineRule="auto"/>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hrs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chow-fed 12-week dexamethasone-treated</w:t>
      </w:r>
      <w:r w:rsidR="00EB0A54" w:rsidRPr="006902F6">
        <w:rPr>
          <w:rFonts w:eastAsia="Times New Roman" w:cs="Times New Roman"/>
          <w:color w:val="000000" w:themeColor="text1"/>
          <w:shd w:val="clear" w:color="auto" w:fill="FFFFFF"/>
        </w:rPr>
        <w:t xml:space="preserve"> mice </w:t>
      </w:r>
      <w:r w:rsidR="00485915" w:rsidRPr="006902F6">
        <w:rPr>
          <w:rFonts w:eastAsia="Times New Roman" w:cs="Times New Roman"/>
          <w:color w:val="000000" w:themeColor="text1"/>
          <w:shd w:val="clear" w:color="auto" w:fill="FFFFFF"/>
        </w:rPr>
        <w:t xml:space="preserve">were treated as described previously </w:t>
      </w:r>
      <w:r w:rsidR="00485915" w:rsidRPr="006902F6">
        <w:rPr>
          <w:rFonts w:eastAsia="Times New Roman" w:cs="Times New Roman"/>
          <w:color w:val="000000" w:themeColor="text1"/>
          <w:shd w:val="clear" w:color="auto" w:fill="FFFFFF"/>
        </w:rPr>
        <w:fldChar w:fldCharType="begin" w:fldLock="1"/>
      </w:r>
      <w:r w:rsidR="00A05922" w:rsidRPr="006902F6">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BF554F" w:rsidRPr="006902F6">
        <w:rPr>
          <w:rFonts w:eastAsia="Times New Roman" w:cs="Times New Roman"/>
          <w:noProof/>
          <w:color w:val="000000" w:themeColor="text1"/>
          <w:shd w:val="clear" w:color="auto" w:fill="FFFFFF"/>
        </w:rPr>
        <w:t>(18)</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5L0D LabDie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7D1B1B">
        <w:rPr>
          <w:rFonts w:eastAsia="Times New Roman" w:cs="Times New Roman"/>
          <w:color w:val="000000" w:themeColor="text1"/>
          <w:shd w:val="clear" w:color="auto" w:fill="FFFFFF"/>
        </w:rPr>
        <w:t xml:space="preserve">eight </w:t>
      </w:r>
      <w:r w:rsidR="00915C5C" w:rsidRPr="006902F6">
        <w:rPr>
          <w:rFonts w:eastAsia="Times New Roman" w:cs="Times New Roman"/>
          <w:color w:val="000000" w:themeColor="text1"/>
          <w:shd w:val="clear" w:color="auto" w:fill="FFFFFF"/>
        </w:rPr>
        <w:t xml:space="preserve">or </w:t>
      </w:r>
      <w:r w:rsidR="00C52356">
        <w:rPr>
          <w:rFonts w:eastAsia="Times New Roman" w:cs="Times New Roman"/>
          <w:color w:val="000000" w:themeColor="text1"/>
          <w:shd w:val="clear" w:color="auto" w:fill="FFFFFF"/>
        </w:rPr>
        <w:t>twelve</w:t>
      </w:r>
      <w:r w:rsidR="00EB0A54" w:rsidRPr="006902F6">
        <w:rPr>
          <w:rFonts w:eastAsia="Times New Roman" w:cs="Times New Roman"/>
          <w:color w:val="000000" w:themeColor="text1"/>
          <w:shd w:val="clear" w:color="auto" w:fill="FFFFFF"/>
        </w:rPr>
        <w:t xml:space="preserve"> weeks</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 xml:space="preserve">ad </w:t>
      </w:r>
      <w:r w:rsidR="001143CB" w:rsidRPr="006902F6">
        <w:rPr>
          <w:rFonts w:eastAsia="Times New Roman" w:cs="Times New Roman"/>
          <w:i/>
          <w:iCs/>
          <w:color w:val="000000" w:themeColor="text1"/>
        </w:rPr>
        <w:lastRenderedPageBreak/>
        <w:t>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BA2136">
        <w:rPr>
          <w:rFonts w:eastAsia="Times New Roman" w:cs="Times New Roman"/>
          <w:color w:val="000000" w:themeColor="text1"/>
          <w:shd w:val="clear" w:color="auto" w:fill="FFFFFF"/>
        </w:rPr>
        <w:t>Mice</w:t>
      </w:r>
      <w:r w:rsidR="00EB0A54" w:rsidRPr="006902F6">
        <w:rPr>
          <w:rFonts w:eastAsia="Times New Roman" w:cs="Times New Roman"/>
          <w:color w:val="000000" w:themeColor="text1"/>
          <w:shd w:val="clear" w:color="auto" w:fill="FFFFFF"/>
        </w:rPr>
        <w:t xml:space="preserve"> were treated with</w:t>
      </w:r>
      <w:r w:rsidR="007C42F4">
        <w:rPr>
          <w:rFonts w:eastAsia="Times New Roman" w:cs="Times New Roman"/>
          <w:color w:val="000000" w:themeColor="text1"/>
          <w:shd w:val="clear" w:color="auto" w:fill="FFFFFF"/>
        </w:rPr>
        <w:t xml:space="preserve"> an estimated dose of</w:t>
      </w:r>
      <w:r w:rsidR="00EB0A54" w:rsidRPr="006902F6">
        <w:rPr>
          <w:rFonts w:eastAsia="Times New Roman" w:cs="Times New Roman"/>
          <w:color w:val="000000" w:themeColor="text1"/>
          <w:shd w:val="clear" w:color="auto" w:fill="FFFFFF"/>
        </w:rPr>
        <w:t xml:space="preserve"> 1 mg/kg per day of </w:t>
      </w:r>
      <w:r w:rsidR="00FB4C31">
        <w:rPr>
          <w:rFonts w:eastAsia="Times New Roman" w:cs="Times New Roman"/>
          <w:color w:val="000000" w:themeColor="text1"/>
          <w:shd w:val="clear" w:color="auto" w:fill="FFFFFF"/>
        </w:rPr>
        <w:t xml:space="preserve">water-soluble </w:t>
      </w:r>
      <w:r w:rsidR="00EB0A54" w:rsidRPr="006902F6">
        <w:rPr>
          <w:rFonts w:eastAsia="Times New Roman" w:cs="Times New Roman"/>
          <w:color w:val="000000" w:themeColor="text1"/>
          <w:shd w:val="clear" w:color="auto" w:fill="FFFFFF"/>
        </w:rPr>
        <w:t>dexamethasone (Sigma–Aldrich)</w:t>
      </w:r>
      <w:r w:rsidR="00FB4C31">
        <w:rPr>
          <w:rFonts w:eastAsia="Times New Roman" w:cs="Times New Roman"/>
          <w:color w:val="000000" w:themeColor="text1"/>
          <w:shd w:val="clear" w:color="auto" w:fill="FFFFFF"/>
        </w:rPr>
        <w:t xml:space="preserve"> based on mL consumed per week</w:t>
      </w:r>
      <w:r w:rsidR="00BA213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 xml:space="preserve"> </w:t>
      </w:r>
      <w:r w:rsidR="00FB4C31">
        <w:rPr>
          <w:rFonts w:eastAsia="Times New Roman" w:cs="Times New Roman"/>
          <w:color w:val="000000" w:themeColor="text1"/>
          <w:shd w:val="clear" w:color="auto" w:fill="FFFFFF"/>
        </w:rPr>
        <w:t xml:space="preserve">treatment was </w:t>
      </w:r>
      <w:r w:rsidR="00284B8B">
        <w:rPr>
          <w:rFonts w:eastAsia="Times New Roman" w:cs="Times New Roman"/>
          <w:color w:val="000000" w:themeColor="text1"/>
          <w:shd w:val="clear" w:color="auto" w:fill="FFFFFF"/>
        </w:rPr>
        <w:t>provided</w:t>
      </w:r>
      <w:r w:rsidR="00EB0A54" w:rsidRPr="006902F6">
        <w:rPr>
          <w:rFonts w:eastAsia="Times New Roman" w:cs="Times New Roman"/>
          <w:color w:val="000000" w:themeColor="text1"/>
          <w:shd w:val="clear" w:color="auto" w:fill="FFFFFF"/>
        </w:rPr>
        <w:t xml:space="preserve"> in their drinking water (</w:t>
      </w:r>
      <w:r w:rsidR="002E7680" w:rsidRPr="006902F6">
        <w:rPr>
          <w:rFonts w:eastAsia="Times New Roman" w:cs="Times New Roman"/>
          <w:iCs/>
          <w:color w:val="000000" w:themeColor="text1"/>
        </w:rPr>
        <w:t>NCD</w:t>
      </w:r>
      <w:r w:rsidR="002E7680" w:rsidRPr="006902F6">
        <w:rPr>
          <w:rFonts w:eastAsia="Times New Roman" w:cs="Times New Roman"/>
          <w:color w:val="000000" w:themeColor="text1"/>
          <w:shd w:val="clear" w:color="auto" w:fill="FFFFFF"/>
        </w:rPr>
        <w:t xml:space="preserve">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 HFD n=</w:t>
      </w:r>
      <w:r w:rsidR="006876BF" w:rsidRPr="006902F6">
        <w:rPr>
          <w:rFonts w:eastAsia="Times New Roman" w:cs="Times New Roman"/>
          <w:color w:val="000000" w:themeColor="text1"/>
          <w:shd w:val="clear" w:color="auto" w:fill="FFFFFF"/>
        </w:rPr>
        <w:t>32</w:t>
      </w:r>
      <w:r w:rsidR="00EB0A54" w:rsidRPr="006902F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or </w:t>
      </w:r>
      <w:r w:rsidR="00FB4C31">
        <w:rPr>
          <w:rFonts w:eastAsia="Times New Roman" w:cs="Times New Roman"/>
          <w:color w:val="000000" w:themeColor="text1"/>
          <w:shd w:val="clear" w:color="auto" w:fill="FFFFFF"/>
        </w:rPr>
        <w:t xml:space="preserve">they were </w:t>
      </w:r>
      <w:r w:rsidR="00F80521">
        <w:rPr>
          <w:rFonts w:eastAsia="Times New Roman" w:cs="Times New Roman"/>
          <w:color w:val="000000" w:themeColor="text1"/>
          <w:shd w:val="clear" w:color="auto" w:fill="FFFFFF"/>
        </w:rPr>
        <w:t>given regular drinking water</w:t>
      </w:r>
      <w:r w:rsidR="00EB0A54" w:rsidRPr="006902F6">
        <w:rPr>
          <w:rFonts w:eastAsia="Times New Roman" w:cs="Times New Roman"/>
          <w:color w:val="000000" w:themeColor="text1"/>
          <w:shd w:val="clear" w:color="auto" w:fill="FFFFFF"/>
        </w:rPr>
        <w:t xml:space="preserve"> (</w:t>
      </w:r>
      <w:r w:rsidR="00F80521">
        <w:rPr>
          <w:rFonts w:eastAsia="Times New Roman" w:cs="Times New Roman"/>
          <w:color w:val="000000" w:themeColor="text1"/>
          <w:shd w:val="clear" w:color="auto" w:fill="FFFFFF"/>
        </w:rPr>
        <w:t xml:space="preserve">control group; </w:t>
      </w:r>
      <w:r w:rsidR="002E7680" w:rsidRPr="006902F6">
        <w:rPr>
          <w:rFonts w:eastAsia="Times New Roman" w:cs="Times New Roman"/>
          <w:color w:val="000000" w:themeColor="text1"/>
          <w:shd w:val="clear" w:color="auto" w:fill="FFFFFF"/>
        </w:rPr>
        <w:t>NCD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w:t>
      </w:r>
      <w:r w:rsidR="00C073C8">
        <w:rPr>
          <w:rFonts w:eastAsia="Times New Roman" w:cs="Times New Roman"/>
          <w:color w:val="000000" w:themeColor="text1"/>
          <w:shd w:val="clear" w:color="auto" w:fill="FFFFFF"/>
        </w:rPr>
        <w:t xml:space="preserve"> </w:t>
      </w:r>
      <w:r w:rsidR="002E7680" w:rsidRPr="006902F6">
        <w:rPr>
          <w:rFonts w:eastAsia="Times New Roman" w:cs="Times New Roman"/>
          <w:color w:val="000000" w:themeColor="text1"/>
          <w:shd w:val="clear" w:color="auto" w:fill="FFFFFF"/>
        </w:rPr>
        <w:t>HFD n=</w:t>
      </w:r>
      <w:r w:rsidR="006876BF" w:rsidRPr="006902F6">
        <w:rPr>
          <w:rFonts w:eastAsia="Times New Roman" w:cs="Times New Roman"/>
          <w:color w:val="000000" w:themeColor="text1"/>
          <w:shd w:val="clear" w:color="auto" w:fill="FFFFFF"/>
        </w:rPr>
        <w:t>22</w:t>
      </w:r>
      <w:r w:rsidR="00EB0A54" w:rsidRPr="006902F6">
        <w:rPr>
          <w:rFonts w:eastAsia="Times New Roman" w:cs="Times New Roman"/>
          <w:color w:val="000000" w:themeColor="text1"/>
          <w:shd w:val="clear" w:color="auto" w:fill="FFFFFF"/>
        </w:rPr>
        <w:t xml:space="preserve">) for </w:t>
      </w:r>
      <w:r w:rsidR="00390741">
        <w:rPr>
          <w:rFonts w:eastAsia="Times New Roman" w:cs="Times New Roman"/>
          <w:color w:val="000000" w:themeColor="text1"/>
          <w:shd w:val="clear" w:color="auto" w:fill="FFFFFF"/>
        </w:rPr>
        <w:t xml:space="preserve">three </w:t>
      </w:r>
      <w:r w:rsidR="003A61E9">
        <w:rPr>
          <w:rFonts w:eastAsia="Times New Roman" w:cs="Times New Roman"/>
          <w:color w:val="000000" w:themeColor="text1"/>
          <w:shd w:val="clear" w:color="auto" w:fill="FFFFFF"/>
        </w:rPr>
        <w:t>or</w:t>
      </w:r>
      <w:r w:rsidR="00390741">
        <w:rPr>
          <w:rFonts w:eastAsia="Times New Roman" w:cs="Times New Roman"/>
          <w:color w:val="000000" w:themeColor="text1"/>
          <w:shd w:val="clear" w:color="auto" w:fill="FFFFFF"/>
        </w:rPr>
        <w:t xml:space="preserve"> six</w:t>
      </w:r>
      <w:r w:rsidR="00915C5C"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w:t>
      </w:r>
      <w:r w:rsidR="00915C5C" w:rsidRPr="006902F6">
        <w:rPr>
          <w:rFonts w:eastAsia="Times New Roman" w:cs="Times New Roman"/>
          <w:color w:val="000000" w:themeColor="text1"/>
          <w:shd w:val="clear" w:color="auto" w:fill="FFFFFF"/>
        </w:rPr>
        <w:t>s</w:t>
      </w:r>
      <w:r w:rsidR="00284B8B">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 xml:space="preserve"> as indicated</w:t>
      </w:r>
      <w:r w:rsidR="00EB0A54" w:rsidRPr="006902F6">
        <w:rPr>
          <w:rFonts w:eastAsia="Times New Roman" w:cs="Times New Roman"/>
          <w:color w:val="000000" w:themeColor="text1"/>
          <w:shd w:val="clear" w:color="auto" w:fill="FFFFFF"/>
        </w:rPr>
        <w:t>.</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 and pr</w:t>
      </w:r>
      <w:r w:rsidR="004E699B" w:rsidRPr="006902F6">
        <w:rPr>
          <w:rFonts w:eastAsia="Times New Roman" w:cs="Times New Roman"/>
          <w:color w:val="000000" w:themeColor="text1"/>
          <w:shd w:val="clear" w:color="auto" w:fill="FFFFFF"/>
        </w:rPr>
        <w:t xml:space="preserve">ior to </w:t>
      </w:r>
      <w:r w:rsidR="00724E04">
        <w:rPr>
          <w:rFonts w:eastAsia="Times New Roman" w:cs="Times New Roman"/>
          <w:color w:val="000000" w:themeColor="text1"/>
          <w:shd w:val="clear" w:color="auto" w:fill="FFFFFF"/>
        </w:rPr>
        <w:t>being euthanized</w:t>
      </w:r>
      <w:r w:rsidR="004E699B" w:rsidRPr="006902F6">
        <w:rPr>
          <w:rFonts w:eastAsia="Times New Roman" w:cs="Times New Roman"/>
          <w:color w:val="000000" w:themeColor="text1"/>
          <w:shd w:val="clear" w:color="auto" w:fill="FFFFFF"/>
        </w:rPr>
        <w:t xml:space="preserve">,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and died</w:t>
      </w:r>
      <w:r w:rsidR="00915C5C" w:rsidRPr="006902F6">
        <w:rPr>
          <w:rFonts w:eastAsia="Times New Roman" w:cs="Times New Roman"/>
          <w:color w:val="000000" w:themeColor="text1"/>
          <w:shd w:val="clear" w:color="auto" w:fill="FFFFFF"/>
        </w:rPr>
        <w:t xml:space="preserve"> or 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r w:rsidR="00C72565">
        <w:rPr>
          <w:rFonts w:eastAsia="Times New Roman" w:cs="Times New Roman"/>
          <w:color w:val="000000" w:themeColor="text1"/>
          <w:shd w:val="clear" w:color="auto" w:fill="FFFFFF"/>
        </w:rPr>
        <w:t xml:space="preserve"> </w:t>
      </w:r>
      <w:r w:rsidR="00CD611F">
        <w:rPr>
          <w:rFonts w:eastAsia="Times New Roman" w:cs="Times New Roman"/>
          <w:color w:val="000000" w:themeColor="text1"/>
          <w:shd w:val="clear" w:color="auto" w:fill="FFFFFF"/>
        </w:rPr>
        <w:t>Due to the immunosuppressive nature of dexamethasone, we su</w:t>
      </w:r>
      <w:r w:rsidR="00D71DBB">
        <w:rPr>
          <w:rFonts w:eastAsia="Times New Roman" w:cs="Times New Roman"/>
          <w:color w:val="000000" w:themeColor="text1"/>
          <w:shd w:val="clear" w:color="auto" w:fill="FFFFFF"/>
        </w:rPr>
        <w:t>spect the illness</w:t>
      </w:r>
      <w:r w:rsidR="00CD611F">
        <w:rPr>
          <w:rFonts w:eastAsia="Times New Roman" w:cs="Times New Roman"/>
          <w:color w:val="000000" w:themeColor="text1"/>
          <w:shd w:val="clear" w:color="auto" w:fill="FFFFFF"/>
        </w:rPr>
        <w:t xml:space="preserve"> was due to infection, though this was not</w:t>
      </w:r>
      <w:r w:rsidR="00C72565">
        <w:rPr>
          <w:rFonts w:eastAsia="Times New Roman" w:cs="Times New Roman"/>
          <w:color w:val="000000" w:themeColor="text1"/>
          <w:shd w:val="clear" w:color="auto" w:fill="FFFFFF"/>
        </w:rPr>
        <w:t xml:space="preserve"> confirm</w:t>
      </w:r>
      <w:r w:rsidR="00CD611F">
        <w:rPr>
          <w:rFonts w:eastAsia="Times New Roman" w:cs="Times New Roman"/>
          <w:color w:val="000000" w:themeColor="text1"/>
          <w:shd w:val="clear" w:color="auto" w:fill="FFFFFF"/>
        </w:rPr>
        <w:t>ed</w:t>
      </w:r>
      <w:r w:rsidR="004E699B"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 xml:space="preserve">choMRI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At the end of treatment, mice were fasted for 16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by cervical dislocation at ZT3 after isoflurane anesthesia.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iWA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r w:rsidR="00EB0A54" w:rsidRPr="006902F6">
        <w:rPr>
          <w:rFonts w:eastAsia="Times New Roman" w:cs="Times New Roman"/>
          <w:color w:val="000000" w:themeColor="text1"/>
          <w:shd w:val="clear" w:color="auto" w:fill="FFFFFF"/>
        </w:rPr>
        <w:t xml:space="preserve">epididymal </w:t>
      </w:r>
      <w:r w:rsidR="002854C2">
        <w:rPr>
          <w:rFonts w:eastAsia="Times New Roman" w:cs="Times New Roman"/>
          <w:color w:val="000000" w:themeColor="text1"/>
          <w:shd w:val="clear" w:color="auto" w:fill="FFFFFF"/>
        </w:rPr>
        <w:t>white adipose tissue (eWA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 xml:space="preserve">depots were carefully removed and weighed </w:t>
      </w:r>
      <w:r w:rsidR="00DF4988">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915C5C" w:rsidRPr="006902F6">
        <w:rPr>
          <w:rFonts w:eastAsia="Times New Roman" w:cs="Times New Roman"/>
          <w:color w:val="000000" w:themeColor="text1"/>
          <w:shd w:val="clear" w:color="auto" w:fill="FFFFFF"/>
        </w:rPr>
        <w:t xml:space="preserve"> All animal procedures were approved by </w:t>
      </w:r>
      <w:r w:rsidR="00135DAB">
        <w:rPr>
          <w:rFonts w:eastAsia="Times New Roman" w:cs="Times New Roman"/>
          <w:color w:val="000000" w:themeColor="text1"/>
          <w:shd w:val="clear" w:color="auto" w:fill="FFFFFF"/>
        </w:rPr>
        <w:t>both</w:t>
      </w:r>
      <w:r w:rsidR="00915C5C" w:rsidRPr="006902F6">
        <w:rPr>
          <w:rFonts w:eastAsia="Times New Roman" w:cs="Times New Roman"/>
          <w:color w:val="000000" w:themeColor="text1"/>
          <w:shd w:val="clear" w:color="auto" w:fill="FFFFFF"/>
        </w:rPr>
        <w:t xml:space="preserve">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FF21CB">
      <w:pPr>
        <w:spacing w:line="480" w:lineRule="auto"/>
        <w:rPr>
          <w:color w:val="000000" w:themeColor="text1"/>
        </w:rPr>
      </w:pPr>
    </w:p>
    <w:p w14:paraId="03E8D3E9" w14:textId="6CD23235" w:rsidR="00C86E77" w:rsidRPr="00011A92" w:rsidRDefault="004B1467" w:rsidP="00FF21CB">
      <w:pPr>
        <w:spacing w:line="480" w:lineRule="auto"/>
        <w:rPr>
          <w:rFonts w:ascii="Arial" w:hAnsi="Arial"/>
          <w:color w:val="000000" w:themeColor="text1"/>
        </w:rPr>
      </w:pPr>
      <w:r w:rsidRPr="006902F6">
        <w:rPr>
          <w:b/>
          <w:color w:val="000000" w:themeColor="text1"/>
        </w:rPr>
        <w:t xml:space="preserve">Insulin Tolerance Tests and </w:t>
      </w:r>
      <w:r w:rsidR="004A26F2">
        <w:rPr>
          <w:b/>
          <w:color w:val="000000" w:themeColor="text1"/>
        </w:rPr>
        <w:t xml:space="preserve">Hyperinsulinemic </w:t>
      </w:r>
      <w:r w:rsidRPr="006902F6">
        <w:rPr>
          <w:b/>
          <w:color w:val="000000" w:themeColor="text1"/>
        </w:rPr>
        <w:t xml:space="preserve">Euglycemic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4A26F2" w:rsidRPr="006902F6">
        <w:rPr>
          <w:rFonts w:cs="Times New Roman"/>
          <w:color w:val="000000" w:themeColor="text1"/>
        </w:rPr>
        <w:t>ollowing a six hour fast</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Humulin R, Lilly, Indianapolis, IN, USA)</w:t>
      </w:r>
      <w:r w:rsidR="00C34EC4">
        <w:t xml:space="preserve"> </w:t>
      </w:r>
      <w:r w:rsidR="00F46BC5">
        <w:rPr>
          <w:rFonts w:cs="Times New Roman"/>
          <w:color w:val="000000" w:themeColor="text1"/>
        </w:rPr>
        <w:t xml:space="preserve">as </w:t>
      </w:r>
      <w:r w:rsidR="00F46BC5">
        <w:rPr>
          <w:rFonts w:cs="Times New Roman"/>
          <w:color w:val="000000" w:themeColor="text1"/>
        </w:rPr>
        <w:lastRenderedPageBreak/>
        <w:t>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was collected from a tail cut</w:t>
      </w:r>
      <w:r w:rsidR="004A26F2" w:rsidRPr="006902F6">
        <w:rPr>
          <w:rFonts w:cs="Times New Roman"/>
          <w:color w:val="000000" w:themeColor="text1"/>
        </w:rPr>
        <w:t xml:space="preserve"> </w:t>
      </w:r>
      <w:r w:rsidR="004A26F2">
        <w:rPr>
          <w:rFonts w:cs="Times New Roman"/>
          <w:color w:val="000000" w:themeColor="text1"/>
        </w:rPr>
        <w:t>and blood</w:t>
      </w:r>
      <w:r w:rsidR="00067455" w:rsidRPr="006902F6">
        <w:rPr>
          <w:rFonts w:cs="Times New Roman"/>
          <w:color w:val="000000" w:themeColor="text1"/>
        </w:rPr>
        <w:t xml:space="preserve"> glucose was determined using a One Touch Ultra Glucometer (Lifescan)</w:t>
      </w:r>
      <w:r w:rsidR="00A9523A" w:rsidRPr="006902F6">
        <w:rPr>
          <w:rFonts w:cs="Times New Roman"/>
          <w:color w:val="000000" w:themeColor="text1"/>
        </w:rPr>
        <w:t xml:space="preserve"> prior to and every 15 minutes post injection</w:t>
      </w:r>
      <w:r w:rsidR="00067455" w:rsidRPr="006902F6">
        <w:rPr>
          <w:rFonts w:cs="Times New Roman"/>
          <w:color w:val="000000" w:themeColor="text1"/>
        </w:rPr>
        <w:t>.</w:t>
      </w:r>
      <w:r w:rsidR="00BF4435" w:rsidRPr="006902F6">
        <w:rPr>
          <w:color w:val="000000" w:themeColor="text1"/>
        </w:rPr>
        <w:t xml:space="preserve"> For the </w:t>
      </w:r>
      <w:r w:rsidR="004A26F2">
        <w:rPr>
          <w:color w:val="000000" w:themeColor="text1"/>
        </w:rPr>
        <w:t>hyper</w:t>
      </w:r>
      <w:r w:rsidR="0011694F">
        <w:rPr>
          <w:color w:val="000000" w:themeColor="text1"/>
        </w:rPr>
        <w:t>insulinemic</w:t>
      </w:r>
      <w:r w:rsidR="00BF4435" w:rsidRPr="006902F6">
        <w:rPr>
          <w:color w:val="000000" w:themeColor="text1"/>
        </w:rPr>
        <w:t xml:space="preserve"> </w:t>
      </w:r>
      <w:r w:rsidR="00D72995">
        <w:rPr>
          <w:color w:val="000000" w:themeColor="text1"/>
        </w:rPr>
        <w:t>euglycemic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1D16EF">
        <w:rPr>
          <w:rFonts w:ascii="Calibri" w:hAnsi="Calibri" w:cs="Arial"/>
          <w:color w:val="000000" w:themeColor="text1"/>
          <w:szCs w:val="22"/>
        </w:rPr>
        <w:t>IP</w:t>
      </w:r>
      <w:r w:rsidR="001D16EF" w:rsidRPr="006902F6">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3F0E68" w:rsidRPr="006902F6">
        <w:rPr>
          <w:rFonts w:ascii="Calibri" w:hAnsi="Calibri" w:cs="Arial"/>
          <w:color w:val="000000" w:themeColor="text1"/>
        </w:rPr>
        <w:instrText>ADDIN CSL_CITATION { "citationItems" : [ { "id" : "ITEM-1", "itemData" : { "DOI" : "10.1152/ajpendo.90996.2008.",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id" : "ITEM-1", "issued" : { "date-parts" : [ [ "2009" ] ] }, "page" : "849-855", "title" : "NIH experiment in centralized mouse phenotyping : the Vanderbilt experience and recommendations for evaluating glucose homeostasis in the mouse", "type" : "article-journal" }, "uris" : [ "http://www.mendeley.com/documents/?uuid=021c7760-14fd-4e94-9346-c8aeeea4b9ce"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 } ], "mendeley" : { "formattedCitation" : "(38\u201340)", "plainTextFormattedCitation" : "(38\u201340)", "previouslyFormattedCitation" : "(38\u201340)" }, "properties" : { "noteIndex" : 0 }, "schema" : "https://github.com/citation-style-language/schema/raw/master/csl-citation.json" }</w:instrText>
      </w:r>
      <w:r w:rsidR="00A328CA" w:rsidRPr="006902F6">
        <w:rPr>
          <w:rFonts w:ascii="Calibri" w:hAnsi="Calibri" w:cs="Arial"/>
          <w:color w:val="000000" w:themeColor="text1"/>
        </w:rPr>
        <w:fldChar w:fldCharType="separate"/>
      </w:r>
      <w:r w:rsidR="003F0E68" w:rsidRPr="006902F6">
        <w:rPr>
          <w:rFonts w:ascii="Calibri" w:hAnsi="Calibri" w:cs="Arial"/>
          <w:noProof/>
          <w:color w:val="000000" w:themeColor="text1"/>
        </w:rPr>
        <w:t>(38–40)</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 xml:space="preserve">five </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mU/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mU/kg/min) of human insulin (Novo Nordisk). Euglycemia (120~130 mg/dL)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w:t>
      </w:r>
      <w:r w:rsidR="00C86E77" w:rsidRPr="006902F6">
        <w:rPr>
          <w:rFonts w:ascii="Calibri" w:hAnsi="Calibri" w:cs="Arial"/>
          <w:color w:val="000000" w:themeColor="text1"/>
        </w:rPr>
        <w:lastRenderedPageBreak/>
        <w:t>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Blood glucose was measured using an Accu-Chek glucometer (Roche, Germany). Plasma insulin was measured using the Linco rat/mouse insulin ELISA kits.  For determination of plasma radioactivity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H]glucos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lasma samples were deproteinized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065C60" w:rsidRPr="006902F6">
        <w:rPr>
          <w:rFonts w:ascii="Calibri" w:hAnsi="Calibri" w:cs="Arial"/>
          <w:color w:val="000000" w:themeColor="text1"/>
        </w:rPr>
        <w:instrText>ADDIN CSL_CITATION { "citationItems" : [ { "id" : "ITEM-1",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1", "issue" : "October 2005", "issued" : { "date-parts" : [ [ "2006" ] ] }, "title" : "Considerations in the Design of Hyperinsulinemic- Euglycemic Clamps in the Conscious Mouse", "type" : "article-journal" }, "uris" : [ "http://www.mendeley.com/documents/?uuid=52fb0a1c-82a2-4e21-970a-45229a7a3c43" ] }, { "id" : "ITEM-2",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2", "issued" : { "date-parts" : [ [ "1999" ] ] }, "title" : "Overexpression of hexokinase II increases insulin- and exercise-stimulated muscle glucose uptake in vivo", "type" : "article-journal" }, "uris" : [ "http://www.mendeley.com/documents/?uuid=bef8145d-9b99-40e6-829b-0d7ca5826d80" ] }, { "id" : "ITEM-3",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3", "issue" : "248", "issued" : { "date-parts" : [ [ "1985" ] ] }, "page" : "E353\u2013E362", "title" : "Dose-response curves for in vivo insulin sensitivity in individual tissues in rats", "type" : "article-journal" }, "uris" : [ "http://www.mendeley.com/documents/?uuid=59086f8e-b830-4bcb-ba74-d9c08f0f19ab" ] } ], "mendeley" : { "formattedCitation" : "(39\u201341)", "plainTextFormattedCitation" : "(39\u201341)", "previouslyFormattedCitation" : "(39\u201341)" }, "properties" : { "noteIndex" : 0 }, "schema" : "https://github.com/citation-style-language/schema/raw/master/csl-citation.json" }</w:instrText>
      </w:r>
      <w:r w:rsidR="00824C9D" w:rsidRPr="006902F6">
        <w:rPr>
          <w:rFonts w:ascii="Calibri" w:hAnsi="Calibri" w:cs="Arial"/>
          <w:color w:val="000000" w:themeColor="text1"/>
        </w:rPr>
        <w:fldChar w:fldCharType="separate"/>
      </w:r>
      <w:r w:rsidR="004D7C6F" w:rsidRPr="006902F6">
        <w:rPr>
          <w:rFonts w:ascii="Calibri" w:hAnsi="Calibri" w:cs="Arial"/>
          <w:noProof/>
          <w:color w:val="000000" w:themeColor="text1"/>
        </w:rPr>
        <w:t>(39–41)</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773D39AB"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 xml:space="preserve">11 weeks </w:t>
      </w:r>
      <w:r>
        <w:rPr>
          <w:color w:val="000000" w:themeColor="text1"/>
        </w:rPr>
        <w:t>of</w:t>
      </w:r>
      <w:r w:rsidRPr="006902F6">
        <w:rPr>
          <w:color w:val="000000" w:themeColor="text1"/>
        </w:rPr>
        <w:t xml:space="preserve"> dexamethasone treatment</w:t>
      </w:r>
      <w:r>
        <w:rPr>
          <w:color w:val="000000" w:themeColor="text1"/>
        </w:rPr>
        <w:t>, 21</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Thermo Fisher)</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 Glycerol was assessed via Serum Triglyceride Determination Kit (Sigma-Aldrich) </w:t>
      </w:r>
      <w:r w:rsidR="0067415E">
        <w:rPr>
          <w:rFonts w:eastAsia="Times New Roman" w:cs="Arial"/>
          <w:color w:val="000000" w:themeColor="text1"/>
          <w:shd w:val="clear" w:color="auto" w:fill="FFFFFF"/>
        </w:rPr>
        <w:t xml:space="preserve">and fatty acids were quantified using the HR Series NEFA-HR(2) kit (Wako Diagnostics),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0E97B100"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 were cultured in 10% newborn calf serum,</w:t>
      </w:r>
      <w:r w:rsidR="00E36D9E" w:rsidRPr="006902F6">
        <w:rPr>
          <w:color w:val="000000" w:themeColor="text1"/>
        </w:rPr>
        <w:t xml:space="preserve"> </w:t>
      </w:r>
      <w:r w:rsidR="00D936C4">
        <w:rPr>
          <w:color w:val="000000" w:themeColor="text1"/>
        </w:rPr>
        <w:t>4.5 g/L</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204D48" w:rsidRPr="006902F6">
        <w:rPr>
          <w:color w:val="000000" w:themeColor="text1"/>
        </w:rPr>
        <w:t>)</w:t>
      </w:r>
      <w:r w:rsidR="00E36D9E" w:rsidRPr="006902F6">
        <w:rPr>
          <w:color w:val="000000" w:themeColor="text1"/>
        </w:rPr>
        <w:t xml:space="preserve"> with 1% </w:t>
      </w:r>
      <w:r w:rsidR="006223BB" w:rsidRPr="006902F6">
        <w:rPr>
          <w:color w:val="000000" w:themeColor="text1"/>
        </w:rPr>
        <w:t>penicillin</w:t>
      </w:r>
      <w:r w:rsidR="00B90861" w:rsidRPr="006902F6">
        <w:rPr>
          <w:color w:val="000000" w:themeColor="text1"/>
        </w:rPr>
        <w:t xml:space="preserve">, streptomycin and </w:t>
      </w:r>
      <w:r w:rsidR="00B90861" w:rsidRPr="006902F6">
        <w:rPr>
          <w:color w:val="000000" w:themeColor="text1"/>
        </w:rPr>
        <w:lastRenderedPageBreak/>
        <w:t>glutamine</w:t>
      </w:r>
      <w:r w:rsidR="00213463" w:rsidRPr="006902F6">
        <w:rPr>
          <w:color w:val="000000" w:themeColor="text1"/>
        </w:rPr>
        <w:t xml:space="preserve"> (PSG)</w:t>
      </w:r>
      <w:r w:rsidR="00136CB1">
        <w:rPr>
          <w:color w:val="000000" w:themeColor="text1"/>
        </w:rPr>
        <w:t>,</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insulin in 10% fetal bovine serum</w:t>
      </w:r>
      <w:r w:rsidR="00163A9C" w:rsidRPr="006902F6">
        <w:rPr>
          <w:rFonts w:cs="Helvetica"/>
          <w:color w:val="000000" w:themeColor="text1"/>
        </w:rPr>
        <w:t xml:space="preserve"> (FBS)</w:t>
      </w:r>
      <w:r w:rsidR="00B90861" w:rsidRPr="006902F6">
        <w:rPr>
          <w:rFonts w:cs="Helvetica"/>
          <w:color w:val="000000" w:themeColor="text1"/>
        </w:rPr>
        <w:t xml:space="preserve">, </w:t>
      </w:r>
      <w:r w:rsidR="00136CB1">
        <w:rPr>
          <w:rFonts w:cs="Helvetica"/>
          <w:color w:val="000000" w:themeColor="text1"/>
        </w:rPr>
        <w:t>in</w:t>
      </w:r>
      <w:r w:rsidR="00B90861" w:rsidRPr="006902F6">
        <w:rPr>
          <w:rFonts w:cs="Helvetica"/>
          <w:color w:val="000000" w:themeColor="text1"/>
        </w:rPr>
        <w:t xml:space="preserve"> high glucose DMEM with 1%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4D7C6F" w:rsidRPr="006902F6">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42)", "plainTextFormattedCitation" : "(42)", "previouslyFormattedCitation" : "(42)" }, "properties" : { "noteIndex" : 0 }, "schema" : "https://github.com/citation-style-language/schema/raw/master/csl-citation.json" }</w:instrText>
      </w:r>
      <w:r w:rsidR="00DA1B5A" w:rsidRPr="006902F6">
        <w:rPr>
          <w:rFonts w:cs="Helvetica"/>
          <w:color w:val="000000" w:themeColor="text1"/>
        </w:rPr>
        <w:fldChar w:fldCharType="separate"/>
      </w:r>
      <w:r w:rsidR="004D7C6F" w:rsidRPr="006902F6">
        <w:rPr>
          <w:rFonts w:cs="Helvetica"/>
          <w:noProof/>
          <w:color w:val="000000" w:themeColor="text1"/>
        </w:rPr>
        <w:t>(42)</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FBS media with no additional treatment.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FBS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FF21CB">
      <w:pPr>
        <w:spacing w:line="480" w:lineRule="auto"/>
        <w:rPr>
          <w:color w:val="000000" w:themeColor="text1"/>
        </w:rPr>
      </w:pPr>
    </w:p>
    <w:p w14:paraId="15A202AF" w14:textId="51B172EB"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mM Tris pH 8, 5 mM EDTA, 30 mM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with 5mm stainless steel pellets in this buffer using</w:t>
      </w:r>
      <w:r w:rsidR="00051E91" w:rsidRPr="006902F6">
        <w:rPr>
          <w:rFonts w:eastAsia="Times New Roman" w:cs="Times New Roman"/>
          <w:color w:val="000000" w:themeColor="text1"/>
          <w:szCs w:val="21"/>
          <w:shd w:val="clear" w:color="auto" w:fill="FFFFFF"/>
        </w:rPr>
        <w:t xml:space="preserve"> a TissueLyser II (Qiagen)</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Kit (</w:t>
      </w:r>
      <w:r w:rsidR="004B1467" w:rsidRPr="006902F6">
        <w:rPr>
          <w:rFonts w:eastAsia="Times New Roman" w:cs="Times New Roman"/>
          <w:color w:val="000000" w:themeColor="text1"/>
          <w:szCs w:val="21"/>
          <w:shd w:val="clear" w:color="auto" w:fill="FFFFFF"/>
        </w:rPr>
        <w:t>S</w:t>
      </w:r>
      <w:r w:rsidR="00131C99" w:rsidRPr="006902F6">
        <w:rPr>
          <w:rFonts w:eastAsia="Times New Roman" w:cs="Times New Roman"/>
          <w:color w:val="000000" w:themeColor="text1"/>
          <w:szCs w:val="21"/>
          <w:shd w:val="clear" w:color="auto" w:fill="FFFFFF"/>
        </w:rPr>
        <w:t xml:space="preserve">igma)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4D7C6F" w:rsidRPr="006902F6">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43)", "plainTextFormattedCitation" : "(43)", "previouslyFormattedCitation" : "(43)" }, "properties" : { "noteIndex" : 0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4D7C6F" w:rsidRPr="006902F6">
        <w:rPr>
          <w:rFonts w:eastAsia="Times New Roman" w:cs="Times New Roman"/>
          <w:noProof/>
          <w:color w:val="000000" w:themeColor="text1"/>
          <w:szCs w:val="21"/>
          <w:shd w:val="clear" w:color="auto" w:fill="FFFFFF"/>
        </w:rPr>
        <w:t>(43)</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43698C8C"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611F0C79" w:rsidR="00833B9D" w:rsidRPr="006902F6" w:rsidRDefault="00642BDD" w:rsidP="00FF21CB">
      <w:pPr>
        <w:spacing w:line="480" w:lineRule="auto"/>
        <w:rPr>
          <w:rFonts w:cs="Times New Roman"/>
          <w:color w:val="000000" w:themeColor="text1"/>
        </w:rPr>
      </w:pPr>
      <w:r w:rsidRPr="006902F6">
        <w:rPr>
          <w:b/>
          <w:color w:val="000000" w:themeColor="text1"/>
        </w:rPr>
        <w:lastRenderedPageBreak/>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TRIzol</w:t>
      </w:r>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r w:rsidR="005C636B" w:rsidRPr="006902F6">
        <w:rPr>
          <w:rFonts w:eastAsia="Times New Roman" w:cs="Times New Roman"/>
          <w:color w:val="000000" w:themeColor="text1"/>
          <w:szCs w:val="21"/>
          <w:shd w:val="clear" w:color="auto" w:fill="FFFFFF"/>
        </w:rPr>
        <w:t>TissueLyser II, as decribed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r w:rsidR="00877762" w:rsidRPr="006902F6">
        <w:rPr>
          <w:rFonts w:cs="Times New Roman"/>
          <w:color w:val="000000" w:themeColor="text1"/>
        </w:rPr>
        <w:t>PureLink RNA kit (Life Technologies).</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4D7C6F" w:rsidRPr="006902F6">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4)", "plainTextFormattedCitation" : "(44)", "previouslyFormattedCitation" : "(44)" }, "properties" : { "noteIndex" : 0 }, "schema" : "https://github.com/citation-style-language/schema/raw/master/csl-citation.json" }</w:instrText>
      </w:r>
      <w:r w:rsidR="00C70A9A" w:rsidRPr="006902F6">
        <w:rPr>
          <w:rFonts w:cs="Times New Roman"/>
          <w:color w:val="000000" w:themeColor="text1"/>
        </w:rPr>
        <w:fldChar w:fldCharType="separate"/>
      </w:r>
      <w:r w:rsidR="004D7C6F" w:rsidRPr="006902F6">
        <w:rPr>
          <w:rFonts w:cs="Times New Roman"/>
          <w:noProof/>
          <w:color w:val="000000" w:themeColor="text1"/>
        </w:rPr>
        <w:t>(44)</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using the QuantStudio 5</w:t>
      </w:r>
      <w:r w:rsidR="00CD11DF">
        <w:rPr>
          <w:rFonts w:cs="Times New Roman"/>
          <w:color w:val="000000" w:themeColor="text1"/>
        </w:rPr>
        <w:t xml:space="preserve"> (Thermo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r w:rsidR="00D6022E" w:rsidRPr="006902F6">
        <w:rPr>
          <w:rFonts w:cs="Times New Roman"/>
          <w:i/>
          <w:color w:val="000000" w:themeColor="text1"/>
        </w:rPr>
        <w:t>Actb</w:t>
      </w:r>
      <w:r w:rsidR="00D6022E" w:rsidRPr="006902F6">
        <w:rPr>
          <w:rFonts w:cs="Times New Roman"/>
          <w:color w:val="000000" w:themeColor="text1"/>
        </w:rPr>
        <w:t xml:space="preserve"> </w:t>
      </w:r>
      <w:r w:rsidR="00CD11DF">
        <w:rPr>
          <w:rFonts w:cs="Times New Roman"/>
          <w:color w:val="000000" w:themeColor="text1"/>
        </w:rPr>
        <w:t xml:space="preserve">and analyzed using the delta delta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2828F515"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50 mM Tris, pH 7.4, 0.25% sodium deoxycholate, 1% NP40, 150 mM sodium chloride, 1 mM EDTA, 100 uM sodium orthovanadate, 5 mM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mM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8C70EE">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C</w:t>
      </w:r>
      <w:r w:rsidR="00CE26FC" w:rsidRPr="006902F6">
        <w:rPr>
          <w:rFonts w:eastAsia="Times New Roman" w:cs="Times New Roman"/>
          <w:color w:val="000000" w:themeColor="text1"/>
          <w:shd w:val="clear" w:color="auto" w:fill="FFFFFF"/>
        </w:rPr>
        <w:t>larified lysates</w:t>
      </w:r>
      <w:r w:rsidR="008A5431">
        <w:rPr>
          <w:rFonts w:eastAsia="Times New Roman" w:cs="Times New Roman"/>
          <w:color w:val="000000" w:themeColor="text1"/>
          <w:shd w:val="clear" w:color="auto" w:fill="FFFFFF"/>
        </w:rPr>
        <w:t xml:space="preserve"> diluted in </w:t>
      </w:r>
      <w:r w:rsidR="00797D9A">
        <w:rPr>
          <w:rFonts w:eastAsia="Times New Roman" w:cs="Times New Roman"/>
          <w:color w:val="000000" w:themeColor="text1"/>
          <w:shd w:val="clear" w:color="auto" w:fill="FFFFFF"/>
        </w:rPr>
        <w:t>loading buffer</w:t>
      </w:r>
      <w:r w:rsidR="0039092F">
        <w:rPr>
          <w:rFonts w:eastAsia="Times New Roman" w:cs="Times New Roman"/>
          <w:color w:val="000000" w:themeColor="text1"/>
          <w:shd w:val="clear" w:color="auto" w:fill="FFFFFF"/>
        </w:rPr>
        <w:t>.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heated 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 at room temperature.</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adipose triglyceride lipase (</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A804DB">
        <w:rPr>
          <w:rFonts w:eastAsia="Times New Roman" w:cs="Times New Roman"/>
          <w:color w:val="000000" w:themeColor="text1"/>
          <w:shd w:val="clear" w:color="auto" w:fill="FFFFFF"/>
        </w:rPr>
        <w:t>54 kDa</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CLx</w:t>
      </w:r>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LiCOR)</w:t>
      </w:r>
      <w:r w:rsidR="00827CC4">
        <w:rPr>
          <w:rFonts w:eastAsia="Times New Roman" w:cs="Times New Roman"/>
          <w:color w:val="000000" w:themeColor="text1"/>
          <w:shd w:val="clear" w:color="auto" w:fill="FFFFFF"/>
        </w:rPr>
        <w:t xml:space="preserve"> and normalized to Revert Total Protein Stain (LiCOR)</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62552CAE" w:rsidR="006B351B" w:rsidRPr="006902F6" w:rsidRDefault="005354F7" w:rsidP="00FF21CB">
      <w:pPr>
        <w:spacing w:line="480" w:lineRule="auto"/>
        <w:rPr>
          <w:color w:val="000000" w:themeColor="text1"/>
        </w:rPr>
      </w:pPr>
      <w:r w:rsidRPr="006902F6">
        <w:rPr>
          <w:b/>
          <w:color w:val="000000" w:themeColor="text1"/>
        </w:rPr>
        <w:lastRenderedPageBreak/>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normality and equal variance were tested using Shapiro-Wilk and Levene’s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737415" w:rsidRPr="00737415">
        <w:rPr>
          <w:color w:val="000000" w:themeColor="text1"/>
        </w:rPr>
        <w:t>https://github.com/BridgesLab/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4B9C244F" w:rsidR="00E73495" w:rsidRPr="006902F6"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11C54660" w14:textId="544F9D85" w:rsidR="00F0261F" w:rsidRPr="006902F6" w:rsidRDefault="009115EE" w:rsidP="00A81B12">
      <w:pPr>
        <w:spacing w:line="480" w:lineRule="auto"/>
        <w:rPr>
          <w:color w:val="000000" w:themeColor="text1"/>
        </w:rPr>
      </w:pPr>
      <w:r>
        <w:rPr>
          <w:color w:val="000000" w:themeColor="text1"/>
        </w:rPr>
        <w:t>We</w:t>
      </w:r>
      <w:r w:rsidR="009B18AB" w:rsidRPr="006902F6">
        <w:rPr>
          <w:color w:val="000000" w:themeColor="text1"/>
        </w:rPr>
        <w:t xml:space="preserve"> </w:t>
      </w:r>
      <w:r w:rsidR="00DD413F" w:rsidRPr="006902F6">
        <w:rPr>
          <w:color w:val="000000" w:themeColor="text1"/>
        </w:rPr>
        <w:t>ha</w:t>
      </w:r>
      <w:r>
        <w:rPr>
          <w:color w:val="000000" w:themeColor="text1"/>
        </w:rPr>
        <w:t>ve</w:t>
      </w:r>
      <w:r w:rsidR="00DD413F" w:rsidRPr="006902F6">
        <w:rPr>
          <w:color w:val="000000" w:themeColor="text1"/>
        </w:rPr>
        <w:t xml:space="preserve"> previously</w:t>
      </w:r>
      <w:r w:rsidR="009B18AB" w:rsidRPr="006902F6">
        <w:rPr>
          <w:color w:val="000000" w:themeColor="text1"/>
        </w:rPr>
        <w:t xml:space="preserve"> </w:t>
      </w:r>
      <w:r w:rsidR="00DD413F" w:rsidRPr="006902F6">
        <w:rPr>
          <w:color w:val="000000" w:themeColor="text1"/>
        </w:rPr>
        <w:t>published data</w:t>
      </w:r>
      <w:r w:rsidR="006F2C91" w:rsidRPr="006902F6">
        <w:rPr>
          <w:color w:val="000000" w:themeColor="text1"/>
        </w:rPr>
        <w:t xml:space="preserve"> </w:t>
      </w:r>
      <w:r w:rsidR="00E72723" w:rsidRPr="006902F6">
        <w:rPr>
          <w:color w:val="000000" w:themeColor="text1"/>
        </w:rPr>
        <w:t>suggest</w:t>
      </w:r>
      <w:r>
        <w:rPr>
          <w:color w:val="000000" w:themeColor="text1"/>
        </w:rPr>
        <w:t>ing</w:t>
      </w:r>
      <w:r w:rsidR="00E72723" w:rsidRPr="006902F6">
        <w:rPr>
          <w:color w:val="000000" w:themeColor="text1"/>
        </w:rPr>
        <w:t xml:space="preserve"> </w:t>
      </w:r>
      <w:r w:rsidR="00DD413F" w:rsidRPr="006902F6">
        <w:rPr>
          <w:color w:val="000000" w:themeColor="text1"/>
        </w:rPr>
        <w:t>dif</w:t>
      </w:r>
      <w:r w:rsidR="00E56A69" w:rsidRPr="006902F6">
        <w:rPr>
          <w:color w:val="000000" w:themeColor="text1"/>
        </w:rPr>
        <w:t>ferent</w:t>
      </w:r>
      <w:r w:rsidR="00351E0C">
        <w:rPr>
          <w:color w:val="000000" w:themeColor="text1"/>
        </w:rPr>
        <w:t>ial</w:t>
      </w:r>
      <w:r w:rsidR="00E56A69" w:rsidRPr="006902F6">
        <w:rPr>
          <w:color w:val="000000" w:themeColor="text1"/>
        </w:rPr>
        <w:t xml:space="preserve"> gene expression</w:t>
      </w:r>
      <w:r w:rsidR="00E72723" w:rsidRPr="006902F6">
        <w:rPr>
          <w:color w:val="000000" w:themeColor="text1"/>
        </w:rPr>
        <w:t xml:space="preserve"> in adipose tissue</w:t>
      </w:r>
      <w:r w:rsidR="00E56A69" w:rsidRPr="006902F6">
        <w:rPr>
          <w:color w:val="000000" w:themeColor="text1"/>
        </w:rPr>
        <w:t xml:space="preserve"> </w:t>
      </w:r>
      <w:r w:rsidR="00DD413F" w:rsidRPr="006902F6">
        <w:rPr>
          <w:color w:val="000000" w:themeColor="text1"/>
        </w:rPr>
        <w:t xml:space="preserve">between those with Cushing’s disease and controls </w:t>
      </w:r>
      <w:r w:rsidR="00351E0C">
        <w:rPr>
          <w:color w:val="000000" w:themeColor="text1"/>
        </w:rPr>
        <w:t xml:space="preserve">depending on their obesity status </w:t>
      </w:r>
      <w:r w:rsidR="00960D10" w:rsidRPr="006902F6">
        <w:rPr>
          <w:color w:val="000000" w:themeColor="text1"/>
        </w:rPr>
        <w:fldChar w:fldCharType="begin" w:fldLock="1"/>
      </w:r>
      <w:r w:rsidR="004B21DD"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960D10" w:rsidRPr="006902F6">
        <w:rPr>
          <w:color w:val="000000" w:themeColor="text1"/>
        </w:rPr>
        <w:fldChar w:fldCharType="separate"/>
      </w:r>
      <w:r w:rsidR="00960D10" w:rsidRPr="006902F6">
        <w:rPr>
          <w:noProof/>
          <w:color w:val="000000" w:themeColor="text1"/>
        </w:rPr>
        <w:t>(18)</w:t>
      </w:r>
      <w:r w:rsidR="00960D10" w:rsidRPr="006902F6">
        <w:rPr>
          <w:color w:val="000000" w:themeColor="text1"/>
        </w:rPr>
        <w:fldChar w:fldCharType="end"/>
      </w:r>
      <w:r w:rsidR="00DD413F" w:rsidRPr="006902F6">
        <w:rPr>
          <w:color w:val="000000" w:themeColor="text1"/>
        </w:rPr>
        <w:t xml:space="preserve">. </w:t>
      </w:r>
      <w:r w:rsidR="00E72723" w:rsidRPr="006902F6">
        <w:rPr>
          <w:color w:val="000000" w:themeColor="text1"/>
        </w:rPr>
        <w:t>Based on this</w:t>
      </w:r>
      <w:r>
        <w:rPr>
          <w:color w:val="000000" w:themeColor="text1"/>
        </w:rPr>
        <w:t xml:space="preserve"> finding</w:t>
      </w:r>
      <w:r w:rsidR="00E72723" w:rsidRPr="006902F6">
        <w:rPr>
          <w:color w:val="000000" w:themeColor="text1"/>
        </w:rPr>
        <w:t>, we</w:t>
      </w:r>
      <w:r w:rsidR="00DD413F" w:rsidRPr="006902F6">
        <w:rPr>
          <w:color w:val="000000" w:themeColor="text1"/>
        </w:rPr>
        <w:t xml:space="preserve"> speculated that the </w:t>
      </w:r>
      <w:r w:rsidR="00E72723" w:rsidRPr="006902F6">
        <w:rPr>
          <w:color w:val="000000" w:themeColor="text1"/>
        </w:rPr>
        <w:t xml:space="preserve">glucocorticoid responses </w:t>
      </w:r>
      <w:r w:rsidR="00E56A69" w:rsidRPr="006902F6">
        <w:rPr>
          <w:color w:val="000000" w:themeColor="text1"/>
        </w:rPr>
        <w:t>may vary according to obesity</w:t>
      </w:r>
      <w:r w:rsidR="00DD413F" w:rsidRPr="006902F6">
        <w:rPr>
          <w:color w:val="000000" w:themeColor="text1"/>
        </w:rPr>
        <w:t xml:space="preserve"> status. Here</w:t>
      </w:r>
      <w:r w:rsidR="007309A3">
        <w:rPr>
          <w:color w:val="000000" w:themeColor="text1"/>
        </w:rPr>
        <w:t>,</w:t>
      </w:r>
      <w:r w:rsidR="004405D4">
        <w:rPr>
          <w:color w:val="000000" w:themeColor="text1"/>
        </w:rPr>
        <w:t xml:space="preserve"> </w:t>
      </w:r>
      <w:r w:rsidR="00DD413F" w:rsidRPr="006902F6">
        <w:rPr>
          <w:color w:val="000000" w:themeColor="text1"/>
        </w:rPr>
        <w:t>we have re-analyzed the data stratifying the Cushingoid and control groups by BMI</w:t>
      </w:r>
      <w:r w:rsidR="006C0BFE" w:rsidRPr="006902F6">
        <w:rPr>
          <w:color w:val="000000" w:themeColor="text1"/>
        </w:rPr>
        <w:t xml:space="preserve"> (Figure 1A)</w:t>
      </w:r>
      <w:r w:rsidR="00DD413F" w:rsidRPr="006902F6">
        <w:rPr>
          <w:color w:val="000000" w:themeColor="text1"/>
        </w:rPr>
        <w:t>, classi</w:t>
      </w:r>
      <w:r w:rsidR="00AF03AD" w:rsidRPr="006902F6">
        <w:rPr>
          <w:color w:val="000000" w:themeColor="text1"/>
        </w:rPr>
        <w:t xml:space="preserve">fying </w:t>
      </w:r>
      <w:r w:rsidR="004405D4">
        <w:rPr>
          <w:color w:val="000000" w:themeColor="text1"/>
        </w:rPr>
        <w:t>participants</w:t>
      </w:r>
      <w:r w:rsidR="00AF03AD" w:rsidRPr="006902F6">
        <w:rPr>
          <w:color w:val="000000" w:themeColor="text1"/>
        </w:rPr>
        <w:t xml:space="preserve"> as </w:t>
      </w:r>
      <w:r w:rsidR="004405D4">
        <w:rPr>
          <w:color w:val="000000" w:themeColor="text1"/>
        </w:rPr>
        <w:t>either</w:t>
      </w:r>
      <w:r w:rsidR="00AF03AD" w:rsidRPr="006902F6">
        <w:rPr>
          <w:color w:val="000000" w:themeColor="text1"/>
        </w:rPr>
        <w:t xml:space="preserve"> “Not </w:t>
      </w:r>
      <w:r w:rsidR="00DD413F" w:rsidRPr="006902F6">
        <w:rPr>
          <w:color w:val="000000" w:themeColor="text1"/>
        </w:rPr>
        <w:t>obese”</w:t>
      </w:r>
      <w:r w:rsidR="004205E6" w:rsidRPr="006902F6">
        <w:rPr>
          <w:color w:val="000000" w:themeColor="text1"/>
        </w:rPr>
        <w:t xml:space="preserve"> (BMI</w:t>
      </w:r>
      <w:r w:rsidR="00486FEB" w:rsidRPr="006902F6">
        <w:rPr>
          <w:color w:val="000000" w:themeColor="text1"/>
        </w:rPr>
        <w:t xml:space="preserve"> </w:t>
      </w:r>
      <w:r w:rsidR="00486FEB" w:rsidRPr="006902F6">
        <w:rPr>
          <w:color w:val="000000" w:themeColor="text1"/>
        </w:rPr>
        <w:sym w:font="Symbol" w:char="F03C"/>
      </w:r>
      <w:r w:rsidR="00486FEB" w:rsidRPr="006902F6">
        <w:rPr>
          <w:color w:val="000000" w:themeColor="text1"/>
        </w:rPr>
        <w:t xml:space="preserve"> 30</w:t>
      </w:r>
      <w:r w:rsidR="004205E6" w:rsidRPr="006902F6">
        <w:rPr>
          <w:color w:val="000000" w:themeColor="text1"/>
        </w:rPr>
        <w:t xml:space="preserve">) </w:t>
      </w:r>
      <w:r w:rsidR="004405D4">
        <w:rPr>
          <w:color w:val="000000" w:themeColor="text1"/>
        </w:rPr>
        <w:t>or</w:t>
      </w:r>
      <w:r w:rsidR="004405D4" w:rsidRPr="006902F6">
        <w:rPr>
          <w:color w:val="000000" w:themeColor="text1"/>
        </w:rPr>
        <w:t xml:space="preserve"> </w:t>
      </w:r>
      <w:r w:rsidR="004205E6" w:rsidRPr="006902F6">
        <w:rPr>
          <w:color w:val="000000" w:themeColor="text1"/>
        </w:rPr>
        <w:t>“Obese” (BMI</w:t>
      </w:r>
      <w:r w:rsidR="00166860" w:rsidRPr="006902F6">
        <w:rPr>
          <w:color w:val="000000" w:themeColor="text1"/>
        </w:rPr>
        <w:t xml:space="preserve"> </w:t>
      </w:r>
      <w:r w:rsidR="00486FEB" w:rsidRPr="006902F6">
        <w:rPr>
          <w:color w:val="000000" w:themeColor="text1"/>
        </w:rPr>
        <w:sym w:font="Symbol" w:char="F0B3"/>
      </w:r>
      <w:r w:rsidR="00166860" w:rsidRPr="006902F6">
        <w:rPr>
          <w:color w:val="000000" w:themeColor="text1"/>
        </w:rPr>
        <w:t xml:space="preserve"> 30</w:t>
      </w:r>
      <w:r w:rsidR="004205E6" w:rsidRPr="006902F6">
        <w:rPr>
          <w:color w:val="000000" w:themeColor="text1"/>
        </w:rPr>
        <w:t>)</w:t>
      </w:r>
      <w:r w:rsidR="00387B82" w:rsidRPr="006902F6">
        <w:rPr>
          <w:color w:val="000000" w:themeColor="text1"/>
        </w:rPr>
        <w:t>.</w:t>
      </w:r>
      <w:r w:rsidR="00776581" w:rsidRPr="006902F6">
        <w:rPr>
          <w:color w:val="000000" w:themeColor="text1"/>
        </w:rPr>
        <w:t xml:space="preserve"> </w:t>
      </w:r>
      <w:r w:rsidR="005074CE">
        <w:rPr>
          <w:color w:val="000000" w:themeColor="text1"/>
        </w:rPr>
        <w:t>We found</w:t>
      </w:r>
      <w:r w:rsidR="00900242" w:rsidRPr="006902F6">
        <w:rPr>
          <w:color w:val="000000" w:themeColor="text1"/>
        </w:rPr>
        <w:t xml:space="preserve"> no significant differences in BMI in the control</w:t>
      </w:r>
      <w:r w:rsidR="005074CE">
        <w:rPr>
          <w:color w:val="000000" w:themeColor="text1"/>
        </w:rPr>
        <w:t xml:space="preserve"> group</w:t>
      </w:r>
      <w:r w:rsidR="00900242" w:rsidRPr="006902F6">
        <w:rPr>
          <w:color w:val="000000" w:themeColor="text1"/>
        </w:rPr>
        <w:t xml:space="preserve"> compared to the Cushing’s</w:t>
      </w:r>
      <w:r w:rsidR="00786101">
        <w:rPr>
          <w:color w:val="000000" w:themeColor="text1"/>
        </w:rPr>
        <w:t xml:space="preserve"> group</w:t>
      </w:r>
      <w:r w:rsidR="00E3741C">
        <w:rPr>
          <w:color w:val="000000" w:themeColor="text1"/>
        </w:rPr>
        <w:t>. H</w:t>
      </w:r>
      <w:r w:rsidR="00900242" w:rsidRPr="006902F6">
        <w:rPr>
          <w:color w:val="000000" w:themeColor="text1"/>
        </w:rPr>
        <w:t xml:space="preserve">owever, </w:t>
      </w:r>
      <w:r w:rsidR="005074CE">
        <w:rPr>
          <w:color w:val="000000" w:themeColor="text1"/>
        </w:rPr>
        <w:t>a</w:t>
      </w:r>
      <w:r w:rsidR="005074CE" w:rsidRPr="006902F6">
        <w:rPr>
          <w:color w:val="000000" w:themeColor="text1"/>
        </w:rPr>
        <w:t xml:space="preserve"> </w:t>
      </w:r>
      <w:r w:rsidR="002A652D" w:rsidRPr="006902F6">
        <w:rPr>
          <w:color w:val="000000" w:themeColor="text1"/>
        </w:rPr>
        <w:t>near-significant interaction between</w:t>
      </w:r>
      <w:r w:rsidR="00900242" w:rsidRPr="006902F6">
        <w:rPr>
          <w:color w:val="000000" w:themeColor="text1"/>
        </w:rPr>
        <w:t xml:space="preserve"> </w:t>
      </w:r>
      <w:r w:rsidR="002A652D" w:rsidRPr="006902F6">
        <w:rPr>
          <w:color w:val="000000" w:themeColor="text1"/>
        </w:rPr>
        <w:t xml:space="preserve">obesity status and Cushing’s diagnosis </w:t>
      </w:r>
      <w:r w:rsidR="004405D4">
        <w:rPr>
          <w:color w:val="000000" w:themeColor="text1"/>
        </w:rPr>
        <w:t>for</w:t>
      </w:r>
      <w:r w:rsidR="004405D4" w:rsidRPr="006902F6">
        <w:rPr>
          <w:color w:val="000000" w:themeColor="text1"/>
        </w:rPr>
        <w:t xml:space="preserve"> </w:t>
      </w:r>
      <w:r w:rsidR="002A652D" w:rsidRPr="006902F6">
        <w:rPr>
          <w:color w:val="000000" w:themeColor="text1"/>
        </w:rPr>
        <w:t>HOMA-IR score (p=</w:t>
      </w:r>
      <w:r w:rsidR="002A652D" w:rsidRPr="006902F6">
        <w:rPr>
          <w:rFonts w:ascii="Helvetica Neue" w:eastAsia="Times New Roman" w:hAnsi="Helvetica Neue" w:cs="Times New Roman"/>
          <w:b/>
          <w:bCs/>
          <w:color w:val="000000" w:themeColor="text1"/>
          <w:sz w:val="21"/>
          <w:szCs w:val="21"/>
          <w:shd w:val="clear" w:color="auto" w:fill="FFFFFF"/>
        </w:rPr>
        <w:t xml:space="preserve"> </w:t>
      </w:r>
      <w:r w:rsidR="002A652D" w:rsidRPr="006902F6">
        <w:rPr>
          <w:bCs/>
          <w:color w:val="000000" w:themeColor="text1"/>
        </w:rPr>
        <w:t>0.05</w:t>
      </w:r>
      <w:r w:rsidR="007C5B21" w:rsidRPr="006902F6">
        <w:rPr>
          <w:bCs/>
          <w:color w:val="000000" w:themeColor="text1"/>
        </w:rPr>
        <w:t>7; Figure 1B)</w:t>
      </w:r>
      <w:r w:rsidR="005074CE">
        <w:rPr>
          <w:bCs/>
          <w:color w:val="000000" w:themeColor="text1"/>
        </w:rPr>
        <w:t xml:space="preserve"> was observed</w:t>
      </w:r>
      <w:r w:rsidR="00F55C38" w:rsidRPr="006902F6">
        <w:rPr>
          <w:bCs/>
          <w:color w:val="000000" w:themeColor="text1"/>
        </w:rPr>
        <w:t xml:space="preserve">.  </w:t>
      </w:r>
      <w:r w:rsidR="004405D4">
        <w:rPr>
          <w:bCs/>
          <w:color w:val="000000" w:themeColor="text1"/>
        </w:rPr>
        <w:t>Furthermore, w</w:t>
      </w:r>
      <w:r w:rsidR="00F55C38" w:rsidRPr="006902F6">
        <w:rPr>
          <w:bCs/>
          <w:color w:val="000000" w:themeColor="text1"/>
        </w:rPr>
        <w:t xml:space="preserve">e observed a </w:t>
      </w:r>
      <w:r w:rsidR="004405D4">
        <w:rPr>
          <w:bCs/>
          <w:color w:val="000000" w:themeColor="text1"/>
        </w:rPr>
        <w:t>modest (</w:t>
      </w:r>
      <w:r w:rsidR="00F55C38" w:rsidRPr="006902F6">
        <w:rPr>
          <w:bCs/>
          <w:color w:val="000000" w:themeColor="text1"/>
        </w:rPr>
        <w:t>17%</w:t>
      </w:r>
      <w:r w:rsidR="004405D4">
        <w:rPr>
          <w:bCs/>
          <w:color w:val="000000" w:themeColor="text1"/>
        </w:rPr>
        <w:t>)</w:t>
      </w:r>
      <w:r w:rsidR="00F55C38" w:rsidRPr="006902F6">
        <w:rPr>
          <w:bCs/>
          <w:color w:val="000000" w:themeColor="text1"/>
        </w:rPr>
        <w:t xml:space="preserve"> increase in HOMA-IR score </w:t>
      </w:r>
      <w:r w:rsidR="004405D4">
        <w:rPr>
          <w:bCs/>
          <w:color w:val="000000" w:themeColor="text1"/>
        </w:rPr>
        <w:t xml:space="preserve">when </w:t>
      </w:r>
      <w:r w:rsidR="00F55C38" w:rsidRPr="006902F6">
        <w:rPr>
          <w:bCs/>
          <w:color w:val="000000" w:themeColor="text1"/>
        </w:rPr>
        <w:t xml:space="preserve">comparing non-obese subjects with and without Cushing’s disease, </w:t>
      </w:r>
      <w:r w:rsidR="004405D4">
        <w:rPr>
          <w:bCs/>
          <w:color w:val="000000" w:themeColor="text1"/>
        </w:rPr>
        <w:t xml:space="preserve">yet a </w:t>
      </w:r>
      <w:r w:rsidR="00F55C38" w:rsidRPr="006902F6">
        <w:rPr>
          <w:bCs/>
          <w:color w:val="000000" w:themeColor="text1"/>
        </w:rPr>
        <w:t>3.4</w:t>
      </w:r>
      <w:r w:rsidR="000D7AA7" w:rsidRPr="006902F6">
        <w:rPr>
          <w:bCs/>
          <w:color w:val="000000" w:themeColor="text1"/>
        </w:rPr>
        <w:t>-</w:t>
      </w:r>
      <w:r w:rsidR="00160087">
        <w:rPr>
          <w:bCs/>
          <w:color w:val="000000" w:themeColor="text1"/>
        </w:rPr>
        <w:t>fold increase in</w:t>
      </w:r>
      <w:r w:rsidR="00F55C38" w:rsidRPr="006902F6">
        <w:rPr>
          <w:bCs/>
          <w:color w:val="000000" w:themeColor="text1"/>
        </w:rPr>
        <w:t xml:space="preserve"> patients</w:t>
      </w:r>
      <w:r w:rsidR="00160087">
        <w:rPr>
          <w:bCs/>
          <w:color w:val="000000" w:themeColor="text1"/>
        </w:rPr>
        <w:t xml:space="preserve"> with obesity</w:t>
      </w:r>
      <w:r w:rsidR="00F55C38" w:rsidRPr="006902F6">
        <w:rPr>
          <w:bCs/>
          <w:color w:val="000000" w:themeColor="text1"/>
        </w:rPr>
        <w:t>.</w:t>
      </w:r>
      <w:r w:rsidR="002A652D" w:rsidRPr="006902F6">
        <w:rPr>
          <w:color w:val="000000" w:themeColor="text1"/>
        </w:rPr>
        <w:t xml:space="preserve">  </w:t>
      </w:r>
    </w:p>
    <w:p w14:paraId="59894656" w14:textId="77777777" w:rsidR="007E0200" w:rsidRPr="006902F6" w:rsidRDefault="007E0200" w:rsidP="00A81B12">
      <w:pPr>
        <w:spacing w:line="480" w:lineRule="auto"/>
        <w:rPr>
          <w:color w:val="000000" w:themeColor="text1"/>
        </w:rPr>
      </w:pPr>
    </w:p>
    <w:p w14:paraId="648A9478" w14:textId="557F3530" w:rsidR="007E0200" w:rsidRPr="006902F6" w:rsidRDefault="002A443E" w:rsidP="00A81B12">
      <w:pPr>
        <w:spacing w:line="480" w:lineRule="auto"/>
        <w:rPr>
          <w:rFonts w:eastAsia="Times New Roman" w:cs="Times New Roman"/>
          <w:color w:val="000000" w:themeColor="text1"/>
        </w:rPr>
      </w:pPr>
      <w:r w:rsidRPr="006902F6">
        <w:rPr>
          <w:color w:val="000000" w:themeColor="text1"/>
        </w:rPr>
        <w:lastRenderedPageBreak/>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B237E">
        <w:rPr>
          <w:color w:val="000000" w:themeColor="text1"/>
        </w:rPr>
        <w:t>Water</w:t>
      </w:r>
      <w:r w:rsidR="007E0200" w:rsidRPr="006902F6">
        <w:rPr>
          <w:color w:val="000000" w:themeColor="text1"/>
        </w:rPr>
        <w:t xml:space="preserve">) or treated with glucocorticoids (D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1A3544">
        <w:rPr>
          <w:color w:val="000000" w:themeColor="text1"/>
        </w:rPr>
        <w:t>C</w:t>
      </w:r>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1A3544">
        <w:rPr>
          <w:color w:val="000000" w:themeColor="text1"/>
        </w:rPr>
        <w:t>D</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2B5B4126"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we performed a hyperinsulinemic</w:t>
      </w:r>
      <w:r w:rsidR="005A4E16">
        <w:rPr>
          <w:color w:val="000000" w:themeColor="text1"/>
        </w:rPr>
        <w:t>-</w:t>
      </w:r>
      <w:r w:rsidR="00B77F49" w:rsidRPr="006902F6">
        <w:rPr>
          <w:color w:val="000000" w:themeColor="text1"/>
        </w:rPr>
        <w:t>euglycemic clamp</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 but no differences in fat mass between the groups (Supplementary Figures 1</w:t>
      </w:r>
      <w:r w:rsidR="00DE6FEE">
        <w:rPr>
          <w:color w:val="000000" w:themeColor="text1"/>
        </w:rPr>
        <w:t>A</w:t>
      </w:r>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w:t>
      </w:r>
      <w:r w:rsidR="00501D0B">
        <w:rPr>
          <w:color w:val="000000" w:themeColor="text1"/>
        </w:rPr>
        <w:t>E,</w:t>
      </w:r>
      <w:r w:rsidR="00501D0B" w:rsidRPr="006902F6">
        <w:rPr>
          <w:color w:val="000000" w:themeColor="text1"/>
        </w:rPr>
        <w:t>F)</w:t>
      </w:r>
      <w:r w:rsidR="00DA3579" w:rsidRPr="006902F6">
        <w:rPr>
          <w:color w:val="000000" w:themeColor="text1"/>
        </w:rPr>
        <w:t xml:space="preserve">.  </w:t>
      </w:r>
      <w:r w:rsidR="0060769C" w:rsidRPr="006902F6">
        <w:rPr>
          <w:color w:val="000000" w:themeColor="text1"/>
        </w:rPr>
        <w:t xml:space="preserve">During the </w:t>
      </w:r>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euglycemia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B55F6F" w:rsidRPr="006902F6">
        <w:rPr>
          <w:color w:val="000000" w:themeColor="text1"/>
        </w:rPr>
        <w:t>E</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w:t>
      </w:r>
      <w:r w:rsidR="00222D60">
        <w:rPr>
          <w:color w:val="000000" w:themeColor="text1"/>
        </w:rPr>
        <w:lastRenderedPageBreak/>
        <w:t xml:space="preserve">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624A74" w:rsidRPr="006902F6">
        <w:rPr>
          <w:color w:val="000000" w:themeColor="text1"/>
        </w:rPr>
        <w:t>F</w:t>
      </w:r>
      <w:r w:rsidR="0078214E" w:rsidRPr="006902F6">
        <w:rPr>
          <w:color w:val="000000" w:themeColor="text1"/>
        </w:rPr>
        <w:t>-G</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H</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 xml:space="preserve">and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976FAB" w:rsidRPr="006902F6">
        <w:rPr>
          <w:color w:val="000000" w:themeColor="text1"/>
        </w:rPr>
        <w:t>primary</w:t>
      </w:r>
      <w:r w:rsidR="00191472" w:rsidRPr="006902F6">
        <w:rPr>
          <w:color w:val="000000" w:themeColor="text1"/>
        </w:rPr>
        <w:t xml:space="preserve"> causes of insulin resistance </w:t>
      </w:r>
      <w:r w:rsidR="0003545C" w:rsidRPr="006902F6">
        <w:rPr>
          <w:color w:val="000000" w:themeColor="text1"/>
        </w:rPr>
        <w:t xml:space="preserve">and hyperglycemia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Pr="006902F6" w:rsidRDefault="006B237B" w:rsidP="004B4E2F">
      <w:pPr>
        <w:pStyle w:val="Heading1"/>
        <w:rPr>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46A4C33F" w14:textId="39ABCE70" w:rsidR="00B63F75" w:rsidRPr="006902F6" w:rsidRDefault="002611CB" w:rsidP="00E13216">
      <w:pPr>
        <w:spacing w:line="480" w:lineRule="auto"/>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increased liver fat</w:t>
      </w:r>
      <w:r w:rsidR="00326112" w:rsidRPr="006902F6">
        <w:rPr>
          <w:color w:val="000000" w:themeColor="text1"/>
        </w:rPr>
        <w:t xml:space="preserve"> and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9C426D">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2,13)", "plainTextFormattedCitation" : "(2,13)", "previouslyFormattedCitation" : "(2,13)" }, "properties" : { "noteIndex" : 0 }, "schema" : "https://github.com/citation-style-language/schema/raw/master/csl-citation.json" }</w:instrText>
      </w:r>
      <w:r w:rsidR="00C70427" w:rsidRPr="006902F6">
        <w:rPr>
          <w:color w:val="000000" w:themeColor="text1"/>
        </w:rPr>
        <w:fldChar w:fldCharType="separate"/>
      </w:r>
      <w:r w:rsidR="009C426D" w:rsidRPr="009C426D">
        <w:rPr>
          <w:noProof/>
          <w:color w:val="000000" w:themeColor="text1"/>
        </w:rPr>
        <w:t>(2,13)</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e observe </w:t>
      </w:r>
      <w:r w:rsidR="005C652C" w:rsidRPr="006902F6">
        <w:rPr>
          <w:color w:val="000000" w:themeColor="text1"/>
        </w:rPr>
        <w:t>increases in plasma ALT</w:t>
      </w:r>
      <w:r w:rsidR="002C7B71" w:rsidRPr="006902F6">
        <w:rPr>
          <w:color w:val="000000" w:themeColor="text1"/>
        </w:rPr>
        <w:t xml:space="preserve">, </w:t>
      </w:r>
      <w:r w:rsidR="00541DF0" w:rsidRPr="006902F6">
        <w:rPr>
          <w:color w:val="000000" w:themeColor="text1"/>
        </w:rPr>
        <w:t>a</w:t>
      </w:r>
      <w:r w:rsidR="002C7B71" w:rsidRPr="006902F6">
        <w:rPr>
          <w:color w:val="000000" w:themeColor="text1"/>
        </w:rPr>
        <w:t xml:space="preserve"> </w:t>
      </w:r>
      <w:r w:rsidR="005C652C" w:rsidRPr="006902F6">
        <w:rPr>
          <w:color w:val="000000" w:themeColor="text1"/>
        </w:rPr>
        <w:t>liver enzyme associated with liver disease</w:t>
      </w:r>
      <w:r w:rsidR="002C7B71" w:rsidRPr="006902F6">
        <w:rPr>
          <w:color w:val="000000" w:themeColor="text1"/>
        </w:rPr>
        <w:t>,</w:t>
      </w:r>
      <w:r w:rsidR="00326112" w:rsidRPr="006902F6">
        <w:rPr>
          <w:color w:val="000000" w:themeColor="text1"/>
        </w:rPr>
        <w:t xml:space="preserve"> in Cushing’s patients</w:t>
      </w:r>
      <w:r w:rsidR="00160087">
        <w:rPr>
          <w:color w:val="000000" w:themeColor="text1"/>
        </w:rPr>
        <w:t xml:space="preserve"> with obesity</w:t>
      </w:r>
      <w:r w:rsidR="00C94253" w:rsidRPr="006902F6">
        <w:rPr>
          <w:color w:val="000000" w:themeColor="text1"/>
        </w:rPr>
        <w:t xml:space="preserve"> (</w:t>
      </w:r>
      <w:r w:rsidR="001B708C" w:rsidRPr="006902F6">
        <w:rPr>
          <w:color w:val="000000" w:themeColor="text1"/>
        </w:rPr>
        <w:t>38% increase in non-obese subjects versus a 2.8 fold increase in subjects</w:t>
      </w:r>
      <w:r w:rsidR="00160087">
        <w:rPr>
          <w:color w:val="000000" w:themeColor="text1"/>
        </w:rPr>
        <w:t xml:space="preserve"> with obesity</w:t>
      </w:r>
      <w:r w:rsidR="001B708C" w:rsidRPr="006902F6">
        <w:rPr>
          <w:color w:val="000000" w:themeColor="text1"/>
        </w:rPr>
        <w:t xml:space="preserve">, p=0.13 for the interaction of disease and obesity status; </w:t>
      </w:r>
      <w:r w:rsidR="00C94253" w:rsidRPr="006902F6">
        <w:rPr>
          <w:color w:val="000000" w:themeColor="text1"/>
        </w:rPr>
        <w:t>Figure 2</w:t>
      </w:r>
      <w:r w:rsidR="00624A74" w:rsidRPr="006902F6">
        <w:rPr>
          <w:color w:val="000000" w:themeColor="text1"/>
        </w:rPr>
        <w:t>A</w:t>
      </w:r>
      <w:r w:rsidR="00C94253" w:rsidRPr="006902F6">
        <w:rPr>
          <w:color w:val="000000" w:themeColor="text1"/>
        </w:rPr>
        <w:t>)</w:t>
      </w:r>
      <w:r w:rsidR="00853FDE" w:rsidRPr="006902F6">
        <w:rPr>
          <w:color w:val="000000" w:themeColor="text1"/>
        </w:rPr>
        <w:t>.</w:t>
      </w:r>
      <w:r w:rsidR="00BE5239" w:rsidRPr="006902F6">
        <w:rPr>
          <w:color w:val="000000" w:themeColor="text1"/>
        </w:rPr>
        <w:t xml:space="preserve"> </w:t>
      </w:r>
      <w:r w:rsidR="005F70A5" w:rsidRPr="006902F6">
        <w:rPr>
          <w:color w:val="000000" w:themeColor="text1"/>
        </w:rPr>
        <w:t>In</w:t>
      </w:r>
      <w:r w:rsidR="00B96BDB" w:rsidRPr="006902F6">
        <w:rPr>
          <w:color w:val="000000" w:themeColor="text1"/>
        </w:rPr>
        <w:t xml:space="preserve"> our mouse model</w:t>
      </w:r>
      <w:r w:rsidR="005F70A5" w:rsidRPr="006902F6">
        <w:rPr>
          <w:color w:val="000000" w:themeColor="text1"/>
        </w:rPr>
        <w:t xml:space="preserve"> of </w:t>
      </w:r>
      <w:r w:rsidR="00B96BDB" w:rsidRPr="006902F6">
        <w:rPr>
          <w:color w:val="000000" w:themeColor="text1"/>
        </w:rPr>
        <w:t xml:space="preserve">HFD-fed, </w:t>
      </w:r>
      <w:r w:rsidR="005F70A5" w:rsidRPr="006902F6">
        <w:rPr>
          <w:color w:val="000000" w:themeColor="text1"/>
        </w:rPr>
        <w:t>d</w:t>
      </w:r>
      <w:r w:rsidR="00B96BDB" w:rsidRPr="006902F6">
        <w:rPr>
          <w:color w:val="000000" w:themeColor="text1"/>
        </w:rPr>
        <w:t>examethasone</w:t>
      </w:r>
      <w:r w:rsidR="005C5A21">
        <w:rPr>
          <w:color w:val="000000" w:themeColor="text1"/>
        </w:rPr>
        <w:t>-</w:t>
      </w:r>
      <w:r w:rsidR="00B96BDB" w:rsidRPr="006902F6">
        <w:rPr>
          <w:color w:val="000000" w:themeColor="text1"/>
        </w:rPr>
        <w:t>treated mice</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of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624A74" w:rsidRPr="006902F6">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r w:rsidR="00B97DA4" w:rsidRPr="006902F6">
        <w:rPr>
          <w:color w:val="000000" w:themeColor="text1"/>
        </w:rPr>
        <w:t xml:space="preserve">In support of this, H&amp;E staining of hepatic tissue clearly depicts </w:t>
      </w:r>
      <w:r w:rsidR="002874F0" w:rsidRPr="006902F6">
        <w:rPr>
          <w:color w:val="000000" w:themeColor="text1"/>
        </w:rPr>
        <w:t xml:space="preserve">exacerbated </w:t>
      </w:r>
      <w:r w:rsidR="00B97DA4" w:rsidRPr="006902F6">
        <w:rPr>
          <w:color w:val="000000" w:themeColor="text1"/>
        </w:rPr>
        <w:t xml:space="preserve">lipid levels in </w:t>
      </w:r>
      <w:r w:rsidR="005F70A5" w:rsidRPr="006902F6">
        <w:rPr>
          <w:color w:val="000000" w:themeColor="text1"/>
        </w:rPr>
        <w:t xml:space="preserve">the obese, </w:t>
      </w:r>
      <w:r w:rsidR="00605C01">
        <w:rPr>
          <w:color w:val="000000" w:themeColor="text1"/>
        </w:rPr>
        <w:t>dexamethasone</w:t>
      </w:r>
      <w:r w:rsidR="005F70A5" w:rsidRPr="006902F6">
        <w:rPr>
          <w:color w:val="000000" w:themeColor="text1"/>
        </w:rPr>
        <w:t xml:space="preserve">-treated </w:t>
      </w:r>
      <w:r w:rsidR="00B97DA4" w:rsidRPr="006902F6">
        <w:rPr>
          <w:color w:val="000000" w:themeColor="text1"/>
        </w:rPr>
        <w:t>group</w:t>
      </w:r>
      <w:r w:rsidR="002874F0" w:rsidRPr="006902F6">
        <w:rPr>
          <w:color w:val="000000" w:themeColor="text1"/>
        </w:rPr>
        <w:t xml:space="preserve"> when compared to </w:t>
      </w:r>
      <w:r w:rsidR="00160087">
        <w:rPr>
          <w:color w:val="000000" w:themeColor="text1"/>
        </w:rPr>
        <w:t xml:space="preserve">obese </w:t>
      </w:r>
      <w:r w:rsidR="00605C01">
        <w:rPr>
          <w:color w:val="000000" w:themeColor="text1"/>
        </w:rPr>
        <w:t>controls</w:t>
      </w:r>
      <w:r w:rsidR="002874F0" w:rsidRPr="006902F6">
        <w:rPr>
          <w:color w:val="000000" w:themeColor="text1"/>
        </w:rPr>
        <w:t xml:space="preserve"> </w:t>
      </w:r>
      <w:r w:rsidR="00051469">
        <w:rPr>
          <w:color w:val="000000" w:themeColor="text1"/>
        </w:rPr>
        <w:t>and</w:t>
      </w:r>
      <w:r w:rsidR="00605C01">
        <w:rPr>
          <w:color w:val="000000" w:themeColor="text1"/>
        </w:rPr>
        <w:t xml:space="preserve"> lean groups</w:t>
      </w:r>
      <w:r w:rsidR="00B97DA4" w:rsidRPr="006902F6">
        <w:rPr>
          <w:color w:val="000000" w:themeColor="text1"/>
        </w:rPr>
        <w:t xml:space="preserve"> (Figure</w:t>
      </w:r>
      <w:r w:rsidR="00C94253" w:rsidRPr="006902F6">
        <w:rPr>
          <w:color w:val="000000" w:themeColor="text1"/>
        </w:rPr>
        <w:t xml:space="preserve"> 2</w:t>
      </w:r>
      <w:r w:rsidR="00624A74" w:rsidRPr="006902F6">
        <w:rPr>
          <w:color w:val="000000" w:themeColor="text1"/>
        </w:rPr>
        <w:t>C</w:t>
      </w:r>
      <w:r w:rsidR="00B97DA4" w:rsidRPr="006902F6">
        <w:rPr>
          <w:color w:val="000000" w:themeColor="text1"/>
        </w:rPr>
        <w:t>).</w:t>
      </w:r>
      <w:r w:rsidR="00B63F75"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6FD9467B"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r w:rsidR="00B63F75" w:rsidRPr="006902F6">
        <w:rPr>
          <w:i/>
          <w:color w:val="000000" w:themeColor="text1"/>
        </w:rPr>
        <w:t>Fasn</w:t>
      </w:r>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E356AD" w:rsidRPr="006902F6">
        <w:rPr>
          <w:color w:val="000000" w:themeColor="text1"/>
        </w:rPr>
        <w:t>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a significant effect</w:t>
      </w:r>
      <w:r w:rsidR="0086228C" w:rsidRPr="006902F6">
        <w:rPr>
          <w:color w:val="000000" w:themeColor="text1"/>
        </w:rPr>
        <w:t xml:space="preserve"> of diet and drug </w:t>
      </w:r>
      <w:r w:rsidR="0086228C" w:rsidRPr="006902F6">
        <w:rPr>
          <w:color w:val="000000" w:themeColor="text1"/>
        </w:rPr>
        <w:lastRenderedPageBreak/>
        <w:t xml:space="preserve">on </w:t>
      </w:r>
      <w:r w:rsidR="0086228C" w:rsidRPr="006902F6">
        <w:rPr>
          <w:i/>
          <w:color w:val="000000" w:themeColor="text1"/>
        </w:rPr>
        <w:t>Fasn</w:t>
      </w:r>
      <w:r w:rsidR="0086228C" w:rsidRPr="006902F6">
        <w:rPr>
          <w:color w:val="000000" w:themeColor="text1"/>
        </w:rPr>
        <w:t xml:space="preserve"> expression (p=0.014)</w:t>
      </w:r>
      <w:r>
        <w:rPr>
          <w:color w:val="000000" w:themeColor="text1"/>
        </w:rPr>
        <w:t>, and alt</w:t>
      </w:r>
      <w:r w:rsidR="0086228C" w:rsidRPr="006902F6">
        <w:rPr>
          <w:color w:val="000000" w:themeColor="text1"/>
        </w:rPr>
        <w:t>hough b</w:t>
      </w:r>
      <w:r w:rsidR="0029021E" w:rsidRPr="006902F6">
        <w:rPr>
          <w:color w:val="000000" w:themeColor="text1"/>
        </w:rPr>
        <w:t>oth transcripts were</w:t>
      </w:r>
      <w:r w:rsidR="00C62EE3" w:rsidRPr="006902F6">
        <w:rPr>
          <w:color w:val="000000" w:themeColor="text1"/>
        </w:rPr>
        <w:t xml:space="preserve"> somewhat</w:t>
      </w:r>
      <w:r w:rsidR="00793D2F" w:rsidRPr="006902F6">
        <w:rPr>
          <w:color w:val="000000" w:themeColor="text1"/>
        </w:rPr>
        <w:t xml:space="preserve"> elevated in response to HFD alone, </w:t>
      </w:r>
      <w:r>
        <w:rPr>
          <w:color w:val="000000" w:themeColor="text1"/>
        </w:rPr>
        <w:t>no</w:t>
      </w:r>
      <w:r w:rsidR="005F70A5" w:rsidRPr="006902F6">
        <w:rPr>
          <w:color w:val="000000" w:themeColor="text1"/>
        </w:rPr>
        <w:t xml:space="preserve"> synergism </w:t>
      </w:r>
      <w:r>
        <w:rPr>
          <w:color w:val="000000" w:themeColor="text1"/>
        </w:rPr>
        <w:t xml:space="preserve">in expression levels was observed </w:t>
      </w:r>
      <w:r w:rsidR="005F70A5" w:rsidRPr="006902F6">
        <w:rPr>
          <w:color w:val="000000" w:themeColor="text1"/>
        </w:rPr>
        <w:t>with</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Pr="006902F6"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0719A94" w14:textId="2056DBE6" w:rsidR="00733364" w:rsidRPr="006902F6"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7B55F7">
        <w:rPr>
          <w:color w:val="000000" w:themeColor="text1"/>
        </w:rPr>
        <w:t>measured</w:t>
      </w:r>
      <w:r w:rsidR="007B55F7" w:rsidRPr="006902F6">
        <w:rPr>
          <w:color w:val="000000" w:themeColor="text1"/>
        </w:rPr>
        <w:t xml:space="preserve"> </w:t>
      </w:r>
      <w:r w:rsidR="00B55664">
        <w:rPr>
          <w:color w:val="000000" w:themeColor="text1"/>
        </w:rPr>
        <w:t>fat mass</w:t>
      </w:r>
      <w:r w:rsidRPr="006902F6">
        <w:rPr>
          <w:color w:val="000000" w:themeColor="text1"/>
        </w:rPr>
        <w:t xml:space="preserve"> </w:t>
      </w:r>
      <w:r w:rsidR="00035700" w:rsidRPr="006902F6">
        <w:rPr>
          <w:color w:val="000000" w:themeColor="text1"/>
        </w:rPr>
        <w:t xml:space="preserve">via EchoMRI.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 xml:space="preserve">observe </w:t>
      </w:r>
      <w:r w:rsidR="007F7779" w:rsidRPr="006902F6">
        <w:rPr>
          <w:color w:val="000000" w:themeColor="text1"/>
        </w:rPr>
        <w:t xml:space="preserve">reductions in </w:t>
      </w:r>
      <w:r w:rsidR="005A7212" w:rsidRPr="006902F6">
        <w:rPr>
          <w:color w:val="000000" w:themeColor="text1"/>
        </w:rPr>
        <w:t xml:space="preserve">both </w:t>
      </w:r>
      <w:r w:rsidR="001C4E38">
        <w:rPr>
          <w:color w:val="000000" w:themeColor="text1"/>
        </w:rPr>
        <w:t>iWAT</w:t>
      </w:r>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r w:rsidR="001C4E38">
        <w:rPr>
          <w:color w:val="000000" w:themeColor="text1"/>
        </w:rPr>
        <w:t>eWAT</w:t>
      </w:r>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 xml:space="preserve">(59% reduced) </w:t>
      </w:r>
      <w:r w:rsidR="003A6B88">
        <w:rPr>
          <w:color w:val="000000" w:themeColor="text1"/>
        </w:rPr>
        <w:t xml:space="preserve">at the end of the study </w:t>
      </w:r>
      <w:r w:rsidR="00C902E7">
        <w:rPr>
          <w:color w:val="000000" w:themeColor="text1"/>
        </w:rPr>
        <w:t>in</w:t>
      </w:r>
      <w:r w:rsidR="00C902E7" w:rsidRPr="006902F6">
        <w:rPr>
          <w:color w:val="000000" w:themeColor="text1"/>
        </w:rPr>
        <w:t xml:space="preserve"> </w:t>
      </w:r>
      <w:r w:rsidR="007F7779" w:rsidRPr="006902F6">
        <w:rPr>
          <w:color w:val="000000" w:themeColor="text1"/>
        </w:rPr>
        <w:t>the HFD-fed animals</w:t>
      </w:r>
      <w:r w:rsidR="00E2033A" w:rsidRPr="006902F6">
        <w:rPr>
          <w:color w:val="000000" w:themeColor="text1"/>
        </w:rPr>
        <w:t xml:space="preserve"> </w:t>
      </w:r>
      <w:r w:rsidR="0020558A">
        <w:rPr>
          <w:color w:val="000000" w:themeColor="text1"/>
        </w:rPr>
        <w:t xml:space="preserve">treated with dexamethasone </w:t>
      </w:r>
      <w:r w:rsidR="00E2033A" w:rsidRPr="006902F6">
        <w:rPr>
          <w:color w:val="000000" w:themeColor="text1"/>
        </w:rPr>
        <w:t>(F</w:t>
      </w:r>
      <w:r w:rsidR="00035700" w:rsidRPr="006902F6">
        <w:rPr>
          <w:color w:val="000000" w:themeColor="text1"/>
        </w:rPr>
        <w:t xml:space="preserve">igure 3C).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significant reduction</w:t>
      </w:r>
      <w:r w:rsidR="00C902E7">
        <w:rPr>
          <w:color w:val="000000" w:themeColor="text1"/>
        </w:rPr>
        <w:t>s</w:t>
      </w:r>
      <w:r w:rsidR="007F7779"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r w:rsidR="001C4E38">
        <w:rPr>
          <w:color w:val="000000" w:themeColor="text1"/>
        </w:rPr>
        <w:t>iWAT</w:t>
      </w:r>
      <w:r w:rsidR="001C4E38" w:rsidRPr="006902F6">
        <w:rPr>
          <w:color w:val="000000" w:themeColor="text1"/>
        </w:rPr>
        <w:t xml:space="preserve"> </w:t>
      </w:r>
      <w:r w:rsidR="00D4046E" w:rsidRPr="006902F6">
        <w:rPr>
          <w:color w:val="000000" w:themeColor="text1"/>
        </w:rPr>
        <w:t xml:space="preserve">or </w:t>
      </w:r>
      <w:r w:rsidR="001C4E38">
        <w:rPr>
          <w:color w:val="000000" w:themeColor="text1"/>
        </w:rPr>
        <w:t>eWAT</w:t>
      </w:r>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5A7212" w:rsidRPr="006902F6">
        <w:rPr>
          <w:color w:val="000000" w:themeColor="text1"/>
        </w:rPr>
        <w:t xml:space="preserve"> </w:t>
      </w:r>
      <w:r w:rsidR="00035700" w:rsidRPr="006902F6">
        <w:rPr>
          <w:color w:val="000000" w:themeColor="text1"/>
        </w:rPr>
        <w:t>(Figure 3D</w:t>
      </w:r>
      <w:r w:rsidR="000E75DF" w:rsidRPr="006902F6">
        <w:rPr>
          <w:color w:val="000000" w:themeColor="text1"/>
        </w:rPr>
        <w:t>)</w:t>
      </w:r>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r w:rsidR="00567887" w:rsidRPr="006902F6">
        <w:rPr>
          <w:color w:val="000000" w:themeColor="text1"/>
        </w:rPr>
        <w:t>.</w:t>
      </w:r>
      <w:r w:rsidR="001C22CC" w:rsidRPr="006902F6">
        <w:rPr>
          <w:color w:val="000000" w:themeColor="text1"/>
        </w:rPr>
        <w:t xml:space="preserve"> </w:t>
      </w:r>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w:t>
      </w:r>
      <w:r w:rsidR="0060314C">
        <w:rPr>
          <w:color w:val="000000" w:themeColor="text1"/>
        </w:rPr>
        <w:t>-fed</w:t>
      </w:r>
      <w:r w:rsidR="007374F3" w:rsidRPr="006902F6">
        <w:rPr>
          <w:color w:val="000000" w:themeColor="text1"/>
        </w:rPr>
        <w:t xml:space="preserve"> animals ate slightly more food, even though they lost substantial fat mass throughout the study (11% increase, p=0.032).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2A9A2FAD" w14:textId="77777777" w:rsidR="0088611F" w:rsidRPr="006902F6" w:rsidRDefault="0088611F">
      <w:pPr>
        <w:rPr>
          <w:color w:val="000000" w:themeColor="text1"/>
        </w:rPr>
      </w:pPr>
    </w:p>
    <w:p w14:paraId="529017E0" w14:textId="77777777" w:rsidR="00481EB2" w:rsidRPr="006902F6" w:rsidRDefault="00481EB2">
      <w:pPr>
        <w:rPr>
          <w:color w:val="000000" w:themeColor="text1"/>
        </w:rPr>
      </w:pPr>
    </w:p>
    <w:p w14:paraId="7CF0C35D" w14:textId="1D0AB8B3" w:rsidR="00481EB2" w:rsidRPr="006902F6"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CEB1620" w14:textId="75008670" w:rsidR="00A7294B" w:rsidRPr="006902F6" w:rsidRDefault="00001E0D" w:rsidP="00E13216">
      <w:pPr>
        <w:spacing w:line="480" w:lineRule="auto"/>
        <w:rPr>
          <w:color w:val="000000" w:themeColor="text1"/>
        </w:rPr>
      </w:pPr>
      <w:r w:rsidRPr="006902F6">
        <w:rPr>
          <w:color w:val="000000" w:themeColor="text1"/>
        </w:rPr>
        <w:t xml:space="preserve">One potential mechanism </w:t>
      </w:r>
      <w:r w:rsidR="0020558A">
        <w:rPr>
          <w:color w:val="000000" w:themeColor="text1"/>
        </w:rPr>
        <w:t>that could explain reduced adiposity</w:t>
      </w:r>
      <w:r w:rsidR="003F1545">
        <w:rPr>
          <w:color w:val="000000" w:themeColor="text1"/>
        </w:rPr>
        <w:t>,</w:t>
      </w:r>
      <w:r w:rsidR="0020558A">
        <w:rPr>
          <w:color w:val="000000" w:themeColor="text1"/>
        </w:rPr>
        <w:t xml:space="preserve"> increased insulin resistance and NAFLD</w:t>
      </w:r>
      <w:r w:rsidRPr="006902F6">
        <w:rPr>
          <w:color w:val="000000" w:themeColor="text1"/>
        </w:rPr>
        <w:t xml:space="preserve"> is accelerated adipocyte lipolysis.  </w:t>
      </w:r>
      <w:r w:rsidR="008C3E9A" w:rsidRPr="006902F6">
        <w:rPr>
          <w:color w:val="000000" w:themeColor="text1"/>
        </w:rPr>
        <w:t>Lipolysis has previously been associated with ins</w:t>
      </w:r>
      <w:r w:rsidR="003E7C21" w:rsidRPr="006902F6">
        <w:rPr>
          <w:color w:val="000000" w:themeColor="text1"/>
        </w:rPr>
        <w:t xml:space="preserve">ulin </w:t>
      </w:r>
      <w:r w:rsidR="003E7C21" w:rsidRPr="006902F6">
        <w:rPr>
          <w:color w:val="000000" w:themeColor="text1"/>
        </w:rPr>
        <w:lastRenderedPageBreak/>
        <w:t>resistance</w:t>
      </w:r>
      <w:r w:rsidR="00EB7489" w:rsidRPr="006902F6">
        <w:rPr>
          <w:color w:val="000000" w:themeColor="text1"/>
        </w:rPr>
        <w:t xml:space="preserve"> </w:t>
      </w:r>
      <w:r w:rsidR="00EB7489" w:rsidRPr="006902F6">
        <w:rPr>
          <w:color w:val="000000" w:themeColor="text1"/>
        </w:rPr>
        <w:fldChar w:fldCharType="begin" w:fldLock="1"/>
      </w:r>
      <w:r w:rsidR="00831691">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1)", "plainTextFormattedCitation" : "(25,31)", "previouslyFormattedCitation" : "(25,31)" }, "properties" : { "noteIndex" : 0 }, "schema" : "https://github.com/citation-style-language/schema/raw/master/csl-citation.json" }</w:instrText>
      </w:r>
      <w:r w:rsidR="00EB7489" w:rsidRPr="006902F6">
        <w:rPr>
          <w:color w:val="000000" w:themeColor="text1"/>
        </w:rPr>
        <w:fldChar w:fldCharType="separate"/>
      </w:r>
      <w:r w:rsidR="00671F00" w:rsidRPr="00671F00">
        <w:rPr>
          <w:noProof/>
          <w:color w:val="000000" w:themeColor="text1"/>
        </w:rPr>
        <w:t>(25,31)</w:t>
      </w:r>
      <w:r w:rsidR="00EB7489" w:rsidRPr="006902F6">
        <w:rPr>
          <w:color w:val="000000" w:themeColor="text1"/>
        </w:rPr>
        <w:fldChar w:fldCharType="end"/>
      </w:r>
      <w:r w:rsidR="003E7C21" w:rsidRPr="006902F6">
        <w:rPr>
          <w:color w:val="000000" w:themeColor="text1"/>
        </w:rPr>
        <w:t xml:space="preserve">, </w:t>
      </w:r>
      <w:r w:rsidR="008C3E9A" w:rsidRPr="006902F6">
        <w:rPr>
          <w:color w:val="000000" w:themeColor="text1"/>
        </w:rPr>
        <w:t xml:space="preserve">is </w:t>
      </w:r>
      <w:r w:rsidR="00EB7489" w:rsidRPr="006902F6">
        <w:rPr>
          <w:color w:val="000000" w:themeColor="text1"/>
        </w:rPr>
        <w:t>known to be elevated</w:t>
      </w:r>
      <w:r w:rsidR="008C3E9A"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0511C5" w:rsidRPr="006902F6">
        <w:rPr>
          <w:color w:val="000000" w:themeColor="text1"/>
        </w:rPr>
        <w:fldChar w:fldCharType="begin" w:fldLock="1"/>
      </w:r>
      <w:r w:rsidR="00EB7489" w:rsidRPr="006902F6">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0511C5" w:rsidRPr="006902F6">
        <w:rPr>
          <w:color w:val="000000" w:themeColor="text1"/>
        </w:rPr>
        <w:fldChar w:fldCharType="separate"/>
      </w:r>
      <w:r w:rsidR="000511C5" w:rsidRPr="006902F6">
        <w:rPr>
          <w:noProof/>
          <w:color w:val="000000" w:themeColor="text1"/>
        </w:rPr>
        <w:t>(28)</w:t>
      </w:r>
      <w:r w:rsidR="000511C5" w:rsidRPr="006902F6">
        <w:rPr>
          <w:color w:val="000000" w:themeColor="text1"/>
        </w:rPr>
        <w:fldChar w:fldCharType="end"/>
      </w:r>
      <w:r w:rsidR="003E7C21" w:rsidRPr="006902F6">
        <w:rPr>
          <w:color w:val="000000" w:themeColor="text1"/>
        </w:rPr>
        <w:t>, and has been shown to increase with glucocorticoid treatment</w:t>
      </w:r>
      <w:r w:rsidR="00D149BB" w:rsidRPr="006902F6">
        <w:rPr>
          <w:color w:val="000000" w:themeColor="text1"/>
        </w:rPr>
        <w:t xml:space="preserve"> </w:t>
      </w:r>
      <w:r w:rsidR="00D149BB" w:rsidRPr="006902F6">
        <w:rPr>
          <w:color w:val="000000" w:themeColor="text1"/>
        </w:rPr>
        <w:fldChar w:fldCharType="begin" w:fldLock="1"/>
      </w:r>
      <w:r w:rsidR="00A328CA" w:rsidRPr="006902F6">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D149BB" w:rsidRPr="006902F6">
        <w:rPr>
          <w:color w:val="000000" w:themeColor="text1"/>
        </w:rPr>
        <w:fldChar w:fldCharType="separate"/>
      </w:r>
      <w:r w:rsidR="00D149BB" w:rsidRPr="006902F6">
        <w:rPr>
          <w:noProof/>
          <w:color w:val="000000" w:themeColor="text1"/>
        </w:rPr>
        <w:t>(18,22–24)</w:t>
      </w:r>
      <w:r w:rsidR="00D149BB" w:rsidRPr="006902F6">
        <w:rPr>
          <w:color w:val="000000" w:themeColor="text1"/>
        </w:rPr>
        <w:fldChar w:fldCharType="end"/>
      </w:r>
      <w:r w:rsidR="008C3E9A"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directly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 differentiated</w:t>
      </w:r>
      <w:r w:rsidR="00747024">
        <w:rPr>
          <w:color w:val="000000" w:themeColor="text1"/>
        </w:rPr>
        <w:t xml:space="preserve"> and treated with vehicle</w:t>
      </w:r>
      <w:r w:rsidR="003E7C21" w:rsidRPr="006902F6">
        <w:rPr>
          <w:color w:val="000000" w:themeColor="text1"/>
        </w:rPr>
        <w:t xml:space="preserve"> (mature adipocytes) or dex</w:t>
      </w:r>
      <w:r w:rsidR="00A23FC6" w:rsidRPr="006902F6">
        <w:rPr>
          <w:color w:val="000000" w:themeColor="text1"/>
        </w:rPr>
        <w:t>amethasone</w:t>
      </w:r>
      <w:r w:rsidR="003E7C21" w:rsidRPr="006902F6">
        <w:rPr>
          <w:color w:val="000000" w:themeColor="text1"/>
        </w:rPr>
        <w:t xml:space="preserve"> following differentiation (mature adipocytes +dex</w:t>
      </w:r>
      <w:r w:rsidR="00A23FC6" w:rsidRPr="006902F6">
        <w:rPr>
          <w:color w:val="000000" w:themeColor="text1"/>
        </w:rPr>
        <w:t>amethasone)</w:t>
      </w:r>
      <w:r w:rsidR="00386EB6" w:rsidRPr="006902F6">
        <w:rPr>
          <w:color w:val="000000" w:themeColor="text1"/>
        </w:rPr>
        <w:t xml:space="preserve"> over a 15-</w:t>
      </w:r>
      <w:r w:rsidR="00A23FC6" w:rsidRPr="006902F6">
        <w:rPr>
          <w:color w:val="000000" w:themeColor="text1"/>
        </w:rPr>
        <w:t xml:space="preserve">day period.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In order to identify a potential GR-dependent lipolytic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 </w:t>
      </w:r>
      <w:r w:rsidRPr="006902F6">
        <w:rPr>
          <w:color w:val="000000" w:themeColor="text1"/>
        </w:rPr>
        <w:t xml:space="preserve">both </w:t>
      </w:r>
      <w:r w:rsidR="003A5F27" w:rsidRPr="006902F6">
        <w:rPr>
          <w:color w:val="000000" w:themeColor="text1"/>
        </w:rPr>
        <w:t>the transcript (</w:t>
      </w:r>
      <w:r w:rsidR="007C0C14" w:rsidRPr="006902F6">
        <w:rPr>
          <w:color w:val="000000" w:themeColor="text1"/>
        </w:rPr>
        <w:t xml:space="preserve">2.7 </w:t>
      </w:r>
      <w:r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Pr="006902F6">
        <w:rPr>
          <w:color w:val="000000" w:themeColor="text1"/>
        </w:rPr>
        <w:t xml:space="preserve"> both 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3D71D61D"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A1028">
        <w:rPr>
          <w:color w:val="000000" w:themeColor="text1"/>
        </w:rPr>
        <w:t>Twelve weeks of 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significant</w:t>
      </w:r>
      <w:r w:rsidR="006B18E4" w:rsidRPr="006902F6">
        <w:rPr>
          <w:color w:val="000000" w:themeColor="text1"/>
        </w:rPr>
        <w:t xml:space="preserve"> 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467863" w:rsidRPr="006902F6">
        <w:rPr>
          <w:color w:val="000000" w:themeColor="text1"/>
        </w:rPr>
        <w:t xml:space="preserve">, </w:t>
      </w:r>
      <w:r w:rsidR="005503C3" w:rsidRPr="006902F6">
        <w:rPr>
          <w:color w:val="000000" w:themeColor="text1"/>
        </w:rPr>
        <w:t>p&lt;0.05</w:t>
      </w:r>
      <w:r w:rsidR="005503C3">
        <w:rPr>
          <w:color w:val="000000" w:themeColor="text1"/>
        </w:rPr>
        <w:t xml:space="preserve"> for </w:t>
      </w:r>
      <w:r w:rsidR="00467863" w:rsidRPr="006902F6">
        <w:rPr>
          <w:color w:val="000000" w:themeColor="text1"/>
        </w:rPr>
        <w:t xml:space="preserve">all </w:t>
      </w:r>
      <w:r w:rsidR="005503C3">
        <w:rPr>
          <w:color w:val="000000" w:themeColor="text1"/>
        </w:rPr>
        <w:t>pairwise comparisons</w:t>
      </w:r>
      <w:r w:rsidR="00A2566C" w:rsidRPr="006902F6">
        <w:rPr>
          <w:color w:val="000000" w:themeColor="text1"/>
        </w:rPr>
        <w:t xml:space="preserve">) </w:t>
      </w:r>
      <w:r w:rsidR="00467863" w:rsidRPr="006902F6">
        <w:rPr>
          <w:color w:val="000000" w:themeColor="text1"/>
        </w:rPr>
        <w:t xml:space="preserve">conditions,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67863" w:rsidRPr="006902F6">
        <w:rPr>
          <w:color w:val="000000" w:themeColor="text1"/>
        </w:rPr>
        <w:t>, as has been previously reported</w:t>
      </w:r>
      <w:r w:rsidR="00836B52" w:rsidRPr="006902F6">
        <w:rPr>
          <w:color w:val="000000" w:themeColor="text1"/>
        </w:rPr>
        <w:t xml:space="preserve"> </w:t>
      </w:r>
      <w:r w:rsidR="00D04C6D" w:rsidRPr="006902F6">
        <w:rPr>
          <w:color w:val="000000" w:themeColor="text1"/>
        </w:rPr>
        <w:fldChar w:fldCharType="begin" w:fldLock="1"/>
      </w:r>
      <w:r w:rsidR="00065189" w:rsidRPr="006902F6">
        <w:rPr>
          <w:color w:val="000000" w:themeColor="text1"/>
        </w:rPr>
        <w:instrText>ADDIN CSL_CITATION { "citationItems" : [ { "id" : "ITEM-1", "itemData" : { "DOI" : "10.2337/db16-0831", "author" : [ { "dropping-particle" : "", "family" : "Kuo", "given" : "Taiyi", "non-dropping-particle" : "", "parse-names" : false, "suffix" : "" }, { "dropping-particle" : "", "family" : "Chen", "given" : "Tzu-chieh", "non-dropping-particle" : "", "parse-names" : false, "suffix" : "" }, { "dropping-particle" : "", "family" : "Lee", "given" : "Rebecca A", "non-dropping-particle" : "", "parse-names" : false, "suffix" : "" }, { "dropping-particle" : "", "family" : "Huynh", "given" : "Nguyen", "non-dropping-particle" : "", "parse-names" : false, "suffix" : "" }, { "dropping-particle" : "", "family" : "Nguyen", "given" : "Thao", "non-dropping-particle" : "", "parse-names" : false, "suffix" : "" }, { "dropping-particle" : "", "family" : "Broughton", "given" : "Augusta E", "non-dropping-particle" : "", "parse-names" : false, "suffix" : "" }, { "dropping-particle" : "", "family" : "Zhang", "given" : "Danyun", "non-dropping-particle" : "", "parse-names" : false, "suffix" : "" }, { "dropping-particle" : "", "family" : "Wang", "given" : "Jen-chywan", "non-dropping-particle" : "", "parse-names" : false, "suffix" : "" } ], "id" : "ITEM-1", "issue" : "June", "issued" : { "date-parts" : [ [ "2017" ] ] }, "page" : "1601-1610", "title" : "Pik3r1 Is Required for Glucocorticoid-Induced Perilipin 1 Phosphorylation in Lipid Droplet for Adipocyte Lipolysis", "type" : "article-journal", "volume" : "66" }, "uris" : [ "http://www.mendeley.com/documents/?uuid=933d8f38-56b8-4d42-a710-3e8005f913db" ] } ], "mendeley" : { "formattedCitation" : "(45)", "plainTextFormattedCitation" : "(45)", "previouslyFormattedCitation" : "(45)" }, "properties" : { "noteIndex" : 0 }, "schema" : "https://github.com/citation-style-language/schema/raw/master/csl-citation.json" }</w:instrText>
      </w:r>
      <w:r w:rsidR="00D04C6D" w:rsidRPr="006902F6">
        <w:rPr>
          <w:color w:val="000000" w:themeColor="text1"/>
        </w:rPr>
        <w:fldChar w:fldCharType="separate"/>
      </w:r>
      <w:r w:rsidR="00D04C6D" w:rsidRPr="006902F6">
        <w:rPr>
          <w:noProof/>
          <w:color w:val="000000" w:themeColor="text1"/>
        </w:rPr>
        <w:t>(45)</w:t>
      </w:r>
      <w:r w:rsidR="00D04C6D" w:rsidRPr="006902F6">
        <w:rPr>
          <w:color w:val="000000" w:themeColor="text1"/>
        </w:rPr>
        <w:fldChar w:fldCharType="end"/>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 xml:space="preserve">Consistent </w:t>
      </w:r>
      <w:r w:rsidR="00D473FD" w:rsidRPr="006902F6">
        <w:rPr>
          <w:color w:val="000000" w:themeColor="text1"/>
        </w:rPr>
        <w:lastRenderedPageBreak/>
        <w:t>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r w:rsidR="006066A2" w:rsidRPr="006902F6">
        <w:rPr>
          <w:color w:val="000000" w:themeColor="text1"/>
        </w:rPr>
        <w:t xml:space="preserve">iWAT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30150844" w14:textId="77777777" w:rsidR="00EA22A1" w:rsidRPr="006902F6" w:rsidRDefault="00EA22A1" w:rsidP="00E13216">
      <w:pPr>
        <w:spacing w:line="480" w:lineRule="auto"/>
        <w:rPr>
          <w:color w:val="000000" w:themeColor="text1"/>
        </w:rPr>
      </w:pPr>
    </w:p>
    <w:p w14:paraId="4E33D16B" w14:textId="3874C035" w:rsidR="00472706" w:rsidRPr="006902F6" w:rsidRDefault="00271BB3" w:rsidP="00E13216">
      <w:pPr>
        <w:spacing w:line="480" w:lineRule="auto"/>
        <w:rPr>
          <w:color w:val="000000" w:themeColor="text1"/>
        </w:rPr>
      </w:pPr>
      <w:r w:rsidRPr="006902F6">
        <w:rPr>
          <w:color w:val="000000" w:themeColor="text1"/>
        </w:rPr>
        <w:t xml:space="preserve">Since the HFD-fed, dexamethasone-treated mice </w:t>
      </w:r>
      <w:r w:rsidR="007A03AD">
        <w:rPr>
          <w:color w:val="000000" w:themeColor="text1"/>
        </w:rPr>
        <w:t>have more</w:t>
      </w:r>
      <w:r w:rsidRPr="006902F6">
        <w:rPr>
          <w:color w:val="000000" w:themeColor="text1"/>
        </w:rPr>
        <w:t xml:space="preserve"> severe insulin resistance and hepatic lipid accumulation</w:t>
      </w:r>
      <w:r w:rsidR="007A03AD">
        <w:rPr>
          <w:color w:val="000000" w:themeColor="text1"/>
        </w:rPr>
        <w:t xml:space="preserve"> than the chow fed mice</w:t>
      </w:r>
      <w:r w:rsidRPr="006902F6">
        <w:rPr>
          <w:color w:val="000000" w:themeColor="text1"/>
        </w:rPr>
        <w:t xml:space="preserve">, we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sidR="006E4F40" w:rsidRPr="006902F6">
        <w:rPr>
          <w:color w:val="000000" w:themeColor="text1"/>
        </w:rPr>
        <w:t>following a 16-hour fast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 xml:space="preserve">by </w:t>
      </w:r>
      <w:r w:rsidR="002B5DCB">
        <w:rPr>
          <w:color w:val="000000" w:themeColor="text1"/>
        </w:rPr>
        <w:t>6 week</w:t>
      </w:r>
      <w:r w:rsidR="00BA1028">
        <w:rPr>
          <w:color w:val="000000" w:themeColor="text1"/>
        </w:rPr>
        <w:t xml:space="preserve">s of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Pr="006902F6">
        <w:rPr>
          <w:color w:val="000000" w:themeColor="text1"/>
        </w:rPr>
        <w:t xml:space="preserve">chow-fed mice. </w:t>
      </w:r>
      <w:r w:rsidR="006E4F40" w:rsidRPr="006902F6">
        <w:rPr>
          <w:color w:val="000000" w:themeColor="text1"/>
        </w:rPr>
        <w:t>There was</w:t>
      </w:r>
      <w:r w:rsidR="006E12A6" w:rsidRPr="006902F6">
        <w:rPr>
          <w:color w:val="000000" w:themeColor="text1"/>
        </w:rPr>
        <w:t xml:space="preserve"> a significant interaction between </w:t>
      </w:r>
      <w:r w:rsidR="006E4F40" w:rsidRPr="006902F6">
        <w:rPr>
          <w:color w:val="000000" w:themeColor="text1"/>
        </w:rPr>
        <w:t xml:space="preserve">dexamethasone exposure </w:t>
      </w:r>
      <w:r w:rsidR="006E12A6" w:rsidRPr="006902F6">
        <w:rPr>
          <w:color w:val="000000" w:themeColor="text1"/>
        </w:rPr>
        <w:t>and diet (</w:t>
      </w:r>
      <w:r w:rsidR="00656421" w:rsidRPr="006902F6">
        <w:rPr>
          <w:color w:val="000000" w:themeColor="text1"/>
        </w:rPr>
        <w:t>p=0.017</w:t>
      </w:r>
      <w:r w:rsidR="00372755" w:rsidRPr="006902F6">
        <w:rPr>
          <w:color w:val="000000" w:themeColor="text1"/>
        </w:rPr>
        <w:t>)</w:t>
      </w:r>
      <w:r w:rsidR="006E4F40" w:rsidRPr="006902F6">
        <w:rPr>
          <w:color w:val="000000" w:themeColor="text1"/>
        </w:rPr>
        <w:t xml:space="preserve"> on glycerol levels</w:t>
      </w:r>
      <w:r w:rsidR="00372755" w:rsidRPr="006902F6">
        <w:rPr>
          <w:color w:val="000000" w:themeColor="text1"/>
        </w:rPr>
        <w:t>.</w:t>
      </w:r>
      <w:r w:rsidR="00A32C48" w:rsidRPr="006902F6">
        <w:rPr>
          <w:color w:val="000000" w:themeColor="text1"/>
        </w:rPr>
        <w:t xml:space="preserve"> </w:t>
      </w:r>
      <w:r w:rsidR="000F63EF">
        <w:rPr>
          <w:color w:val="000000" w:themeColor="text1"/>
        </w:rPr>
        <w:t>We then asked if the increase in lipolytic metabolites was suppressed by insulin during the hyperinsulinemic euglycemic clamp in the obese mice</w:t>
      </w:r>
      <w:r w:rsidR="00F22D04">
        <w:rPr>
          <w:color w:val="000000" w:themeColor="text1"/>
        </w:rPr>
        <w:t xml:space="preserve"> (Figure 5B)</w:t>
      </w:r>
      <w:r w:rsidR="000F63EF">
        <w:rPr>
          <w:color w:val="000000" w:themeColor="text1"/>
        </w:rPr>
        <w:t xml:space="preserve">. </w:t>
      </w:r>
      <w:r w:rsidR="00FE61D7">
        <w:rPr>
          <w:color w:val="000000" w:themeColor="text1"/>
        </w:rPr>
        <w:t>Consistent with our previous results</w:t>
      </w:r>
      <w:r w:rsidR="000F63EF">
        <w:rPr>
          <w:color w:val="000000" w:themeColor="text1"/>
        </w:rPr>
        <w:t xml:space="preserve">, there was a 40% elevation in serum basal non-esterified fatty acids (NEFA’s) in response to 3 weeks of dexamethasone treatment (p=0.004).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These findings suggest that dexamethasone elevates lipolysis in the obese setting and</w:t>
      </w:r>
      <w:r w:rsidR="00B65C0D">
        <w:rPr>
          <w:color w:val="000000" w:themeColor="text1"/>
        </w:rPr>
        <w:t xml:space="preserve"> </w:t>
      </w:r>
      <w:r w:rsidR="00517A7B">
        <w:rPr>
          <w:color w:val="000000" w:themeColor="text1"/>
        </w:rPr>
        <w:t xml:space="preserve">likely </w:t>
      </w:r>
      <w:r w:rsidR="00B65C0D">
        <w:rPr>
          <w:color w:val="000000" w:themeColor="text1"/>
        </w:rPr>
        <w:t xml:space="preserve">attenuates </w:t>
      </w:r>
      <w:r w:rsidR="00F97B10">
        <w:rPr>
          <w:color w:val="000000" w:themeColor="text1"/>
        </w:rPr>
        <w:t>the suppressive effects of insulin.</w:t>
      </w:r>
    </w:p>
    <w:p w14:paraId="3CA18E0C" w14:textId="77777777" w:rsidR="00EA22A1" w:rsidRPr="006902F6" w:rsidRDefault="00EA22A1" w:rsidP="00E13216">
      <w:pPr>
        <w:spacing w:line="480" w:lineRule="auto"/>
        <w:rPr>
          <w:color w:val="000000" w:themeColor="text1"/>
        </w:rPr>
      </w:pPr>
    </w:p>
    <w:p w14:paraId="5E9492F1" w14:textId="20BE3FA6" w:rsidR="00210C84" w:rsidRPr="006902F6" w:rsidRDefault="00EA22A1" w:rsidP="00E13216">
      <w:pPr>
        <w:spacing w:line="480" w:lineRule="auto"/>
        <w:rPr>
          <w:color w:val="000000" w:themeColor="text1"/>
        </w:rPr>
      </w:pPr>
      <w:r w:rsidRPr="006902F6">
        <w:rPr>
          <w:color w:val="000000" w:themeColor="text1"/>
        </w:rPr>
        <w:t>We quantified mRNA and protein expression of</w:t>
      </w:r>
      <w:r w:rsidR="00001E0D" w:rsidRPr="006902F6">
        <w:rPr>
          <w:color w:val="000000" w:themeColor="text1"/>
        </w:rPr>
        <w:t xml:space="preserve"> </w:t>
      </w:r>
      <w:r w:rsidR="00250376" w:rsidRPr="006902F6">
        <w:rPr>
          <w:color w:val="000000" w:themeColor="text1"/>
        </w:rPr>
        <w:t>ATGL</w:t>
      </w:r>
      <w:r w:rsidRPr="006902F6">
        <w:rPr>
          <w:color w:val="000000" w:themeColor="text1"/>
        </w:rPr>
        <w:t xml:space="preserve"> in the iWAT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Pr="006902F6">
        <w:rPr>
          <w:color w:val="000000" w:themeColor="text1"/>
        </w:rPr>
        <w:t xml:space="preserve">. Consistent with the </w:t>
      </w:r>
      <w:r w:rsidR="00542DA7" w:rsidRPr="006902F6">
        <w:rPr>
          <w:color w:val="000000" w:themeColor="text1"/>
        </w:rPr>
        <w:t>hypothesis that ATGL activation could drive increased lipolysis in HFD and dexamethasone</w:t>
      </w:r>
      <w:r w:rsidR="007D1F53">
        <w:rPr>
          <w:color w:val="000000" w:themeColor="text1"/>
        </w:rPr>
        <w:t>-</w:t>
      </w:r>
      <w:r w:rsidR="00542DA7" w:rsidRPr="006902F6">
        <w:rPr>
          <w:color w:val="000000" w:themeColor="text1"/>
        </w:rPr>
        <w:t>treated mice</w:t>
      </w:r>
      <w:r w:rsidRPr="006902F6">
        <w:rPr>
          <w:color w:val="000000" w:themeColor="text1"/>
        </w:rPr>
        <w:t>, expression</w:t>
      </w:r>
      <w:r w:rsidR="005F037C" w:rsidRPr="006902F6">
        <w:rPr>
          <w:color w:val="000000" w:themeColor="text1"/>
        </w:rPr>
        <w:t xml:space="preserve"> of ATGL</w:t>
      </w:r>
      <w:r w:rsidRPr="006902F6">
        <w:rPr>
          <w:color w:val="000000" w:themeColor="text1"/>
        </w:rPr>
        <w:t xml:space="preserve"> was elevated in </w:t>
      </w:r>
      <w:r w:rsidR="00542DA7" w:rsidRPr="006902F6">
        <w:rPr>
          <w:color w:val="000000" w:themeColor="text1"/>
        </w:rPr>
        <w:t xml:space="preserve">both </w:t>
      </w:r>
      <w:r w:rsidRPr="006902F6">
        <w:rPr>
          <w:color w:val="000000" w:themeColor="text1"/>
        </w:rPr>
        <w:t xml:space="preserve">dexamethasone-treated </w:t>
      </w:r>
      <w:r w:rsidRPr="006902F6">
        <w:rPr>
          <w:color w:val="000000" w:themeColor="text1"/>
        </w:rPr>
        <w:lastRenderedPageBreak/>
        <w:t>groups</w:t>
      </w:r>
      <w:r w:rsidR="00542DA7" w:rsidRPr="006902F6">
        <w:rPr>
          <w:color w:val="000000" w:themeColor="text1"/>
        </w:rPr>
        <w:t xml:space="preserve">, </w:t>
      </w:r>
      <w:r w:rsidR="00001E0D" w:rsidRPr="006902F6">
        <w:rPr>
          <w:color w:val="000000" w:themeColor="text1"/>
        </w:rPr>
        <w:t>with a</w:t>
      </w:r>
      <w:r w:rsidRPr="006902F6">
        <w:rPr>
          <w:color w:val="000000" w:themeColor="text1"/>
        </w:rPr>
        <w:t xml:space="preserve"> significant </w:t>
      </w:r>
      <w:r w:rsidR="00001E0D" w:rsidRPr="006902F6">
        <w:rPr>
          <w:color w:val="000000" w:themeColor="text1"/>
        </w:rPr>
        <w:t xml:space="preserve">synergistic effect </w:t>
      </w:r>
      <w:r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both the transcript </w:t>
      </w:r>
      <w:r w:rsidR="005D752F" w:rsidRPr="006902F6">
        <w:rPr>
          <w:color w:val="000000" w:themeColor="text1"/>
        </w:rPr>
        <w:t>(p=0.02</w:t>
      </w:r>
      <w:r w:rsidR="00D43057" w:rsidRPr="006902F6">
        <w:rPr>
          <w:color w:val="000000" w:themeColor="text1"/>
        </w:rPr>
        <w:t xml:space="preserve"> for the interaction</w:t>
      </w:r>
      <w:r w:rsidR="005D752F" w:rsidRPr="006902F6">
        <w:rPr>
          <w:color w:val="000000" w:themeColor="text1"/>
        </w:rPr>
        <w:t xml:space="preserve">)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2E544F">
        <w:rPr>
          <w:color w:val="000000" w:themeColor="text1"/>
        </w:rPr>
        <w:t xml:space="preserve"> for the interaction</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Pr="006902F6" w:rsidRDefault="00A73F99" w:rsidP="005A20F7">
      <w:pPr>
        <w:outlineLvl w:val="0"/>
        <w:rPr>
          <w:b/>
          <w:color w:val="000000" w:themeColor="text1"/>
          <w:sz w:val="36"/>
          <w:u w:val="single"/>
        </w:rPr>
      </w:pPr>
      <w:r w:rsidRPr="006902F6">
        <w:rPr>
          <w:b/>
          <w:color w:val="000000" w:themeColor="text1"/>
          <w:sz w:val="36"/>
          <w:u w:val="single"/>
        </w:rPr>
        <w:t>Discussion</w:t>
      </w:r>
    </w:p>
    <w:p w14:paraId="6B0BE3FD" w14:textId="1D919163"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many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sidRPr="006902F6">
        <w:rPr>
          <w:color w:val="000000" w:themeColor="text1"/>
        </w:rPr>
        <w:fldChar w:fldCharType="separate"/>
      </w:r>
      <w:r w:rsidR="00BF554F" w:rsidRPr="006902F6">
        <w:rPr>
          <w:noProof/>
          <w:color w:val="000000" w:themeColor="text1"/>
        </w:rPr>
        <w:t>(18,20,21)</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sidRPr="006902F6">
        <w:rPr>
          <w:color w:val="000000" w:themeColor="text1"/>
        </w:rPr>
        <w:fldChar w:fldCharType="separate"/>
      </w:r>
      <w:r w:rsidR="00BF554F" w:rsidRPr="006902F6">
        <w:rPr>
          <w:noProof/>
          <w:color w:val="000000" w:themeColor="text1"/>
        </w:rPr>
        <w:t>(17–19)</w:t>
      </w:r>
      <w:r w:rsidR="00B92FF3" w:rsidRPr="006902F6">
        <w:rPr>
          <w:color w:val="000000" w:themeColor="text1"/>
        </w:rPr>
        <w:fldChar w:fldCharType="end"/>
      </w:r>
      <w:r w:rsidRPr="006902F6">
        <w:rPr>
          <w:color w:val="000000" w:themeColor="text1"/>
        </w:rPr>
        <w:t xml:space="preserve">, insulin resistance </w:t>
      </w:r>
      <w:r w:rsidR="00E67369" w:rsidRPr="006902F6">
        <w:rPr>
          <w:color w:val="000000" w:themeColor="text1"/>
        </w:rPr>
        <w:fldChar w:fldCharType="begin" w:fldLock="1"/>
      </w:r>
      <w:r w:rsidR="00980A1E">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4,5)", "plainTextFormattedCitation" : "(4,5)", "previouslyFormattedCitation" : "(4,5)" }, "properties" : { "noteIndex" : 0 }, "schema" : "https://github.com/citation-style-language/schema/raw/master/csl-citation.json" }</w:instrText>
      </w:r>
      <w:r w:rsidR="00E67369" w:rsidRPr="006902F6">
        <w:rPr>
          <w:color w:val="000000" w:themeColor="text1"/>
        </w:rPr>
        <w:fldChar w:fldCharType="separate"/>
      </w:r>
      <w:r w:rsidR="00831691" w:rsidRPr="00831691">
        <w:rPr>
          <w:noProof/>
          <w:color w:val="000000" w:themeColor="text1"/>
        </w:rPr>
        <w:t>(4,5)</w:t>
      </w:r>
      <w:r w:rsidR="00E67369" w:rsidRPr="006902F6">
        <w:rPr>
          <w:color w:val="000000" w:themeColor="text1"/>
        </w:rPr>
        <w:fldChar w:fldCharType="end"/>
      </w:r>
      <w:r w:rsidR="00E67369" w:rsidRPr="006902F6">
        <w:rPr>
          <w:color w:val="000000" w:themeColor="text1"/>
        </w:rPr>
        <w:t xml:space="preserve"> </w:t>
      </w:r>
      <w:r w:rsidRPr="006902F6">
        <w:rPr>
          <w:color w:val="000000" w:themeColor="text1"/>
        </w:rPr>
        <w:t>and NAFLD</w:t>
      </w:r>
      <w:r w:rsidR="007E5C4E" w:rsidRPr="006902F6">
        <w:rPr>
          <w:color w:val="000000" w:themeColor="text1"/>
        </w:rPr>
        <w:t xml:space="preserve"> </w:t>
      </w:r>
      <w:r w:rsidR="00E67369" w:rsidRPr="006902F6">
        <w:rPr>
          <w:color w:val="000000" w:themeColor="text1"/>
        </w:rPr>
        <w:fldChar w:fldCharType="begin" w:fldLock="1"/>
      </w:r>
      <w:r w:rsidR="00980A1E">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2,3)", "plainTextFormattedCitation" : "(2,3)", "previouslyFormattedCitation" : "(2,3)" }, "properties" : { "noteIndex" : 0 }, "schema" : "https://github.com/citation-style-language/schema/raw/master/csl-citation.json" }</w:instrText>
      </w:r>
      <w:r w:rsidR="00E67369" w:rsidRPr="006902F6">
        <w:rPr>
          <w:color w:val="000000" w:themeColor="text1"/>
        </w:rPr>
        <w:fldChar w:fldCharType="separate"/>
      </w:r>
      <w:r w:rsidR="00831691" w:rsidRPr="00831691">
        <w:rPr>
          <w:noProof/>
          <w:color w:val="000000" w:themeColor="text1"/>
        </w:rPr>
        <w:t>(2,3)</w:t>
      </w:r>
      <w:r w:rsidR="00E67369" w:rsidRPr="006902F6">
        <w:rPr>
          <w:color w:val="000000" w:themeColor="text1"/>
        </w:rPr>
        <w:fldChar w:fldCharType="end"/>
      </w:r>
      <w:r w:rsidRPr="006902F6">
        <w:rPr>
          <w:color w:val="000000" w:themeColor="text1"/>
        </w:rPr>
        <w:t xml:space="preserve">. T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5D434CBE" w14:textId="77777777" w:rsidR="00DB62D5" w:rsidRPr="006902F6" w:rsidRDefault="00DB62D5" w:rsidP="00E13216">
      <w:pPr>
        <w:spacing w:line="480" w:lineRule="auto"/>
        <w:rPr>
          <w:color w:val="000000" w:themeColor="text1"/>
        </w:rPr>
      </w:pPr>
    </w:p>
    <w:p w14:paraId="6231B4BB" w14:textId="367AE572" w:rsidR="00990237" w:rsidRDefault="00C1438E" w:rsidP="00E13216">
      <w:pPr>
        <w:spacing w:line="480" w:lineRule="auto"/>
        <w:rPr>
          <w:color w:val="000000" w:themeColor="text1"/>
        </w:rPr>
      </w:pPr>
      <w:r>
        <w:rPr>
          <w:color w:val="000000" w:themeColor="text1"/>
        </w:rPr>
        <w:t xml:space="preserve">We </w:t>
      </w:r>
      <w:r w:rsidR="00990237">
        <w:rPr>
          <w:color w:val="000000" w:themeColor="text1"/>
        </w:rPr>
        <w:t>found that</w:t>
      </w:r>
      <w:r w:rsidR="00830B0C" w:rsidRPr="006902F6">
        <w:rPr>
          <w:color w:val="000000" w:themeColor="text1"/>
        </w:rPr>
        <w:t xml:space="preserve"> Cushing’s </w:t>
      </w:r>
      <w:r w:rsidR="00160087">
        <w:rPr>
          <w:color w:val="000000" w:themeColor="text1"/>
        </w:rPr>
        <w:t xml:space="preserve">patients with obesity </w:t>
      </w:r>
      <w:r w:rsidR="000568A8">
        <w:rPr>
          <w:color w:val="000000" w:themeColor="text1"/>
        </w:rPr>
        <w:t>have higher waist circumference</w:t>
      </w:r>
      <w:r w:rsidR="00D72260">
        <w:rPr>
          <w:color w:val="000000" w:themeColor="text1"/>
        </w:rPr>
        <w:t xml:space="preserve"> (data not shown), indicative of central adiposity, and</w:t>
      </w:r>
      <w:r w:rsidR="00830B0C" w:rsidRPr="006902F6">
        <w:rPr>
          <w:color w:val="000000" w:themeColor="text1"/>
        </w:rPr>
        <w:t xml:space="preserve"> have a </w:t>
      </w:r>
      <w:r w:rsidR="00922899" w:rsidRPr="006902F6">
        <w:rPr>
          <w:color w:val="000000" w:themeColor="text1"/>
        </w:rPr>
        <w:t>t</w:t>
      </w:r>
      <w:r w:rsidR="00922899">
        <w:rPr>
          <w:color w:val="000000" w:themeColor="text1"/>
        </w:rPr>
        <w:t xml:space="preserve">endency for </w:t>
      </w:r>
      <w:r w:rsidR="00830B0C" w:rsidRPr="006902F6">
        <w:rPr>
          <w:color w:val="000000" w:themeColor="text1"/>
        </w:rPr>
        <w:t xml:space="preserve">increases in HOMA-IR score, </w:t>
      </w:r>
      <w:r>
        <w:rPr>
          <w:color w:val="000000" w:themeColor="text1"/>
        </w:rPr>
        <w:t>suggesting</w:t>
      </w:r>
      <w:r w:rsidRPr="006902F6">
        <w:rPr>
          <w:color w:val="000000" w:themeColor="text1"/>
        </w:rPr>
        <w:t xml:space="preserve"> </w:t>
      </w:r>
      <w:r w:rsidR="00830B0C" w:rsidRPr="006902F6">
        <w:rPr>
          <w:color w:val="000000" w:themeColor="text1"/>
        </w:rPr>
        <w:t>increased insulin resistance</w:t>
      </w:r>
      <w:r w:rsidR="00AA389B">
        <w:rPr>
          <w:color w:val="000000" w:themeColor="text1"/>
        </w:rPr>
        <w:t>.</w:t>
      </w:r>
      <w:r>
        <w:rPr>
          <w:color w:val="000000" w:themeColor="text1"/>
        </w:rPr>
        <w:t xml:space="preserve"> </w:t>
      </w:r>
      <w:r w:rsidR="0060766B">
        <w:rPr>
          <w:color w:val="000000" w:themeColor="text1"/>
        </w:rPr>
        <w:t>Additionally, we</w:t>
      </w:r>
      <w:r w:rsidR="000927D9">
        <w:rPr>
          <w:color w:val="000000" w:themeColor="text1"/>
        </w:rPr>
        <w:t xml:space="preserve"> observed</w:t>
      </w:r>
      <w:r w:rsidR="00830B0C" w:rsidRPr="006902F6">
        <w:rPr>
          <w:color w:val="000000" w:themeColor="text1"/>
        </w:rPr>
        <w:t xml:space="preserve"> increases in the liver enzyme ALT, a marker of liver disease</w:t>
      </w:r>
      <w:r w:rsidR="00160087">
        <w:rPr>
          <w:color w:val="000000" w:themeColor="text1"/>
        </w:rPr>
        <w:t xml:space="preserve"> in this group</w:t>
      </w:r>
      <w:r w:rsidR="00830B0C" w:rsidRPr="006902F6">
        <w:rPr>
          <w:color w:val="000000" w:themeColor="text1"/>
        </w:rPr>
        <w:t xml:space="preserve">. </w:t>
      </w:r>
      <w:r w:rsidR="00010E41" w:rsidRPr="006902F6">
        <w:rPr>
          <w:color w:val="000000" w:themeColor="text1"/>
        </w:rPr>
        <w:t>I</w:t>
      </w:r>
      <w:r w:rsidR="00142908" w:rsidRPr="006902F6">
        <w:rPr>
          <w:color w:val="000000" w:themeColor="text1"/>
        </w:rPr>
        <w:t xml:space="preserve">n line with these findings, </w:t>
      </w:r>
      <w:r w:rsidR="00A512EC" w:rsidRPr="006902F6">
        <w:rPr>
          <w:color w:val="000000" w:themeColor="text1"/>
        </w:rPr>
        <w:t>increase</w:t>
      </w:r>
      <w:r w:rsidR="00A512EC">
        <w:rPr>
          <w:color w:val="000000" w:themeColor="text1"/>
        </w:rPr>
        <w:t>s</w:t>
      </w:r>
      <w:r w:rsidR="00A512EC" w:rsidRPr="006902F6">
        <w:rPr>
          <w:color w:val="000000" w:themeColor="text1"/>
        </w:rPr>
        <w:t xml:space="preserve"> </w:t>
      </w:r>
      <w:r w:rsidR="00990237">
        <w:rPr>
          <w:color w:val="000000" w:themeColor="text1"/>
        </w:rPr>
        <w:t xml:space="preserve">in </w:t>
      </w:r>
      <w:r w:rsidR="00010E41" w:rsidRPr="006902F6">
        <w:rPr>
          <w:color w:val="000000" w:themeColor="text1"/>
        </w:rPr>
        <w:t>central adiposity</w:t>
      </w:r>
      <w:r w:rsidR="003323CB" w:rsidRPr="006902F6">
        <w:rPr>
          <w:color w:val="000000" w:themeColor="text1"/>
        </w:rPr>
        <w:t xml:space="preserve">, </w:t>
      </w:r>
      <w:r w:rsidR="004365F5">
        <w:rPr>
          <w:color w:val="000000" w:themeColor="text1"/>
        </w:rPr>
        <w:t>as is</w:t>
      </w:r>
      <w:r w:rsidR="003323CB" w:rsidRPr="006902F6">
        <w:rPr>
          <w:color w:val="000000" w:themeColor="text1"/>
        </w:rPr>
        <w:t xml:space="preserve"> </w:t>
      </w:r>
      <w:r w:rsidR="00954EF7">
        <w:rPr>
          <w:color w:val="000000" w:themeColor="text1"/>
        </w:rPr>
        <w:t>frequently observed</w:t>
      </w:r>
      <w:r w:rsidR="003323CB" w:rsidRPr="006902F6">
        <w:rPr>
          <w:color w:val="000000" w:themeColor="text1"/>
        </w:rPr>
        <w:t xml:space="preserve"> in </w:t>
      </w:r>
      <w:r w:rsidR="00A06D11" w:rsidRPr="006902F6">
        <w:rPr>
          <w:color w:val="000000" w:themeColor="text1"/>
        </w:rPr>
        <w:t>people with obesity</w:t>
      </w:r>
      <w:r w:rsidR="003323CB" w:rsidRPr="006902F6">
        <w:rPr>
          <w:color w:val="000000" w:themeColor="text1"/>
        </w:rPr>
        <w:t>,</w:t>
      </w:r>
      <w:r w:rsidR="00142908" w:rsidRPr="006902F6">
        <w:rPr>
          <w:color w:val="000000" w:themeColor="text1"/>
        </w:rPr>
        <w:t xml:space="preserve"> has been </w:t>
      </w:r>
      <w:r w:rsidR="00010E41" w:rsidRPr="006902F6">
        <w:rPr>
          <w:color w:val="000000" w:themeColor="text1"/>
        </w:rPr>
        <w:t xml:space="preserve">associated </w:t>
      </w:r>
      <w:r w:rsidR="003323CB" w:rsidRPr="006902F6">
        <w:rPr>
          <w:color w:val="000000" w:themeColor="text1"/>
        </w:rPr>
        <w:t>with</w:t>
      </w:r>
      <w:r w:rsidR="006D3C53" w:rsidRPr="006902F6">
        <w:rPr>
          <w:color w:val="000000" w:themeColor="text1"/>
        </w:rPr>
        <w:t xml:space="preserve"> enhanced</w:t>
      </w:r>
      <w:r w:rsidR="003323CB" w:rsidRPr="006902F6">
        <w:rPr>
          <w:color w:val="000000" w:themeColor="text1"/>
        </w:rPr>
        <w:t xml:space="preserve"> </w:t>
      </w:r>
      <w:r w:rsidR="003647E4" w:rsidRPr="006902F6">
        <w:rPr>
          <w:color w:val="000000" w:themeColor="text1"/>
        </w:rPr>
        <w:t>fatty acid flux (i.e. lipolysis)</w:t>
      </w:r>
      <w:r w:rsidR="006D3C53" w:rsidRPr="006902F6">
        <w:rPr>
          <w:color w:val="000000" w:themeColor="text1"/>
        </w:rPr>
        <w:t xml:space="preserve"> when compared to lower body fat stores</w:t>
      </w:r>
      <w:r w:rsidR="00363097" w:rsidRPr="006902F6">
        <w:rPr>
          <w:color w:val="000000" w:themeColor="text1"/>
        </w:rPr>
        <w:t xml:space="preserve"> </w:t>
      </w:r>
      <w:r w:rsidR="00363097" w:rsidRPr="006902F6">
        <w:rPr>
          <w:color w:val="000000" w:themeColor="text1"/>
        </w:rPr>
        <w:fldChar w:fldCharType="begin" w:fldLock="1"/>
      </w:r>
      <w:r w:rsidR="00831691">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6)", "plainTextFormattedCitation" : "(46)", "previouslyFormattedCitation" : "(46)" }, "properties" : { "noteIndex" : 0 }, "schema" : "https://github.com/citation-style-language/schema/raw/master/csl-citation.json" }</w:instrText>
      </w:r>
      <w:r w:rsidR="00363097" w:rsidRPr="006902F6">
        <w:rPr>
          <w:color w:val="000000" w:themeColor="text1"/>
        </w:rPr>
        <w:fldChar w:fldCharType="separate"/>
      </w:r>
      <w:r w:rsidR="00671F00" w:rsidRPr="00671F00">
        <w:rPr>
          <w:noProof/>
          <w:color w:val="000000" w:themeColor="text1"/>
        </w:rPr>
        <w:t>(46)</w:t>
      </w:r>
      <w:r w:rsidR="00363097" w:rsidRPr="006902F6">
        <w:rPr>
          <w:color w:val="000000" w:themeColor="text1"/>
        </w:rPr>
        <w:fldChar w:fldCharType="end"/>
      </w:r>
      <w:r w:rsidR="003323CB" w:rsidRPr="006902F6">
        <w:rPr>
          <w:color w:val="000000" w:themeColor="text1"/>
        </w:rPr>
        <w:t xml:space="preserve">, which is thought to contribute to insulin </w:t>
      </w:r>
      <w:r w:rsidR="00142908" w:rsidRPr="006902F6">
        <w:rPr>
          <w:color w:val="000000" w:themeColor="text1"/>
        </w:rPr>
        <w:t>resistance</w:t>
      </w:r>
      <w:r w:rsidR="003323CB" w:rsidRPr="006902F6">
        <w:rPr>
          <w:color w:val="000000" w:themeColor="text1"/>
        </w:rPr>
        <w:t xml:space="preserve"> and fatty liver</w:t>
      </w:r>
      <w:r w:rsidR="00EC2A3E" w:rsidRPr="006902F6">
        <w:rPr>
          <w:color w:val="000000" w:themeColor="text1"/>
        </w:rPr>
        <w:t xml:space="preserve"> </w:t>
      </w:r>
      <w:r w:rsidR="00EC2A3E" w:rsidRPr="006902F6">
        <w:rPr>
          <w:color w:val="000000" w:themeColor="text1"/>
        </w:rPr>
        <w:fldChar w:fldCharType="begin" w:fldLock="1"/>
      </w:r>
      <w:r w:rsidR="00831691">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47)", "plainTextFormattedCitation" : "(25,47)", "previouslyFormattedCitation" : "(25,47)" }, "properties" : { "noteIndex" : 0 }, "schema" : "https://github.com/citation-style-language/schema/raw/master/csl-citation.json" }</w:instrText>
      </w:r>
      <w:r w:rsidR="00EC2A3E" w:rsidRPr="006902F6">
        <w:rPr>
          <w:color w:val="000000" w:themeColor="text1"/>
        </w:rPr>
        <w:fldChar w:fldCharType="separate"/>
      </w:r>
      <w:r w:rsidR="00671F00" w:rsidRPr="00671F00">
        <w:rPr>
          <w:noProof/>
          <w:color w:val="000000" w:themeColor="text1"/>
        </w:rPr>
        <w:t>(25,47)</w:t>
      </w:r>
      <w:r w:rsidR="00EC2A3E" w:rsidRPr="006902F6">
        <w:rPr>
          <w:color w:val="000000" w:themeColor="text1"/>
        </w:rPr>
        <w:fldChar w:fldCharType="end"/>
      </w:r>
      <w:r w:rsidR="003323CB" w:rsidRPr="006902F6">
        <w:rPr>
          <w:color w:val="000000" w:themeColor="text1"/>
        </w:rPr>
        <w:t>.</w:t>
      </w:r>
      <w:r w:rsidR="00010E41" w:rsidRPr="006902F6">
        <w:rPr>
          <w:color w:val="000000" w:themeColor="text1"/>
        </w:rPr>
        <w:t xml:space="preserve"> </w:t>
      </w:r>
    </w:p>
    <w:p w14:paraId="2412D18E" w14:textId="77777777" w:rsidR="00990237" w:rsidRDefault="00990237" w:rsidP="00E13216">
      <w:pPr>
        <w:spacing w:line="480" w:lineRule="auto"/>
        <w:rPr>
          <w:color w:val="000000" w:themeColor="text1"/>
        </w:rPr>
      </w:pPr>
    </w:p>
    <w:p w14:paraId="34AF8A1F" w14:textId="18B7D212" w:rsidR="00830B0C" w:rsidRPr="006902F6" w:rsidRDefault="00C1438E" w:rsidP="00E13216">
      <w:pPr>
        <w:spacing w:line="480" w:lineRule="auto"/>
        <w:rPr>
          <w:color w:val="000000" w:themeColor="text1"/>
        </w:rPr>
      </w:pPr>
      <w:r>
        <w:rPr>
          <w:color w:val="000000" w:themeColor="text1"/>
        </w:rPr>
        <w:t>T</w:t>
      </w:r>
      <w:r w:rsidR="00A06D11" w:rsidRPr="006902F6">
        <w:rPr>
          <w:color w:val="000000" w:themeColor="text1"/>
        </w:rPr>
        <w:t xml:space="preserve">here are two limitations to </w:t>
      </w:r>
      <w:r w:rsidRPr="006902F6">
        <w:rPr>
          <w:color w:val="000000" w:themeColor="text1"/>
        </w:rPr>
        <w:t>th</w:t>
      </w:r>
      <w:r>
        <w:rPr>
          <w:color w:val="000000" w:themeColor="text1"/>
        </w:rPr>
        <w:t>ese</w:t>
      </w:r>
      <w:r w:rsidRPr="006902F6">
        <w:rPr>
          <w:color w:val="000000" w:themeColor="text1"/>
        </w:rPr>
        <w:t xml:space="preserve"> </w:t>
      </w:r>
      <w:r>
        <w:rPr>
          <w:color w:val="000000" w:themeColor="text1"/>
        </w:rPr>
        <w:t>interpretations:</w:t>
      </w:r>
      <w:r w:rsidR="00990237">
        <w:rPr>
          <w:color w:val="000000" w:themeColor="text1"/>
        </w:rPr>
        <w:t xml:space="preserve"> </w:t>
      </w:r>
      <w:r w:rsidR="00A06D11" w:rsidRPr="006902F6">
        <w:rPr>
          <w:color w:val="000000" w:themeColor="text1"/>
        </w:rPr>
        <w:t>one is the small sample size</w:t>
      </w:r>
      <w:r>
        <w:rPr>
          <w:color w:val="000000" w:themeColor="text1"/>
        </w:rPr>
        <w:t>,</w:t>
      </w:r>
      <w:r w:rsidR="00A06D11" w:rsidRPr="006902F6">
        <w:rPr>
          <w:color w:val="000000" w:themeColor="text1"/>
        </w:rPr>
        <w:t xml:space="preserve"> and </w:t>
      </w:r>
      <w:r>
        <w:rPr>
          <w:color w:val="000000" w:themeColor="text1"/>
        </w:rPr>
        <w:t xml:space="preserve">two, </w:t>
      </w:r>
      <w:r w:rsidR="00A06D11" w:rsidRPr="006902F6">
        <w:rPr>
          <w:color w:val="000000" w:themeColor="text1"/>
        </w:rPr>
        <w:t xml:space="preserve">that </w:t>
      </w:r>
      <w:r w:rsidR="00830B0C" w:rsidRPr="006902F6">
        <w:rPr>
          <w:color w:val="000000" w:themeColor="text1"/>
        </w:rPr>
        <w:t xml:space="preserve">it </w:t>
      </w:r>
      <w:r>
        <w:rPr>
          <w:color w:val="000000" w:themeColor="text1"/>
        </w:rPr>
        <w:t>i</w:t>
      </w:r>
      <w:r w:rsidRPr="006902F6">
        <w:rPr>
          <w:color w:val="000000" w:themeColor="text1"/>
        </w:rPr>
        <w:t xml:space="preserve">s </w:t>
      </w:r>
      <w:r w:rsidR="00A06D11" w:rsidRPr="006902F6">
        <w:rPr>
          <w:color w:val="000000" w:themeColor="text1"/>
        </w:rPr>
        <w:t xml:space="preserve">not </w:t>
      </w:r>
      <w:r w:rsidR="00830B0C" w:rsidRPr="006902F6">
        <w:rPr>
          <w:color w:val="000000" w:themeColor="text1"/>
        </w:rPr>
        <w:t xml:space="preserve">possible to determine the physiological status of </w:t>
      </w:r>
      <w:r>
        <w:rPr>
          <w:color w:val="000000" w:themeColor="text1"/>
        </w:rPr>
        <w:t>Cushing’s</w:t>
      </w:r>
      <w:r w:rsidRPr="006902F6">
        <w:rPr>
          <w:color w:val="000000" w:themeColor="text1"/>
        </w:rPr>
        <w:t xml:space="preserve"> </w:t>
      </w:r>
      <w:r w:rsidR="00830B0C" w:rsidRPr="006902F6">
        <w:rPr>
          <w:color w:val="000000" w:themeColor="text1"/>
        </w:rPr>
        <w:t xml:space="preserve">patients before they </w:t>
      </w:r>
      <w:r w:rsidR="00AE40D4" w:rsidRPr="006902F6">
        <w:rPr>
          <w:color w:val="000000" w:themeColor="text1"/>
        </w:rPr>
        <w:lastRenderedPageBreak/>
        <w:t>develop</w:t>
      </w:r>
      <w:r w:rsidR="00BC1E8F">
        <w:rPr>
          <w:color w:val="000000" w:themeColor="text1"/>
        </w:rPr>
        <w:t>ed</w:t>
      </w:r>
      <w:r w:rsidR="00830B0C" w:rsidRPr="006902F6">
        <w:rPr>
          <w:color w:val="000000" w:themeColor="text1"/>
        </w:rPr>
        <w:t xml:space="preserve"> a tumor; therefore, we </w:t>
      </w:r>
      <w:r w:rsidR="00A06D11" w:rsidRPr="006902F6">
        <w:rPr>
          <w:color w:val="000000" w:themeColor="text1"/>
        </w:rPr>
        <w:t xml:space="preserve">could </w:t>
      </w:r>
      <w:r w:rsidR="00302276">
        <w:rPr>
          <w:color w:val="000000" w:themeColor="text1"/>
        </w:rPr>
        <w:t xml:space="preserve">not </w:t>
      </w:r>
      <w:r w:rsidR="00830B0C" w:rsidRPr="006902F6">
        <w:rPr>
          <w:color w:val="000000" w:themeColor="text1"/>
        </w:rPr>
        <w:t xml:space="preserve">discern whether obesity was present prior to or </w:t>
      </w:r>
      <w:r w:rsidR="00CB44C6" w:rsidRPr="006902F6">
        <w:rPr>
          <w:color w:val="000000" w:themeColor="text1"/>
        </w:rPr>
        <w:t xml:space="preserve">after </w:t>
      </w:r>
      <w:r w:rsidR="00A06D11" w:rsidRPr="006902F6">
        <w:rPr>
          <w:color w:val="000000" w:themeColor="text1"/>
        </w:rPr>
        <w:t xml:space="preserve">development of </w:t>
      </w:r>
      <w:r w:rsidR="002479B0" w:rsidRPr="006902F6">
        <w:rPr>
          <w:color w:val="000000" w:themeColor="text1"/>
        </w:rPr>
        <w:t xml:space="preserve">Cushing’s </w:t>
      </w:r>
      <w:r w:rsidR="00A06D11" w:rsidRPr="006902F6">
        <w:rPr>
          <w:color w:val="000000" w:themeColor="text1"/>
        </w:rPr>
        <w:t>disease</w:t>
      </w:r>
      <w:r w:rsidR="00FC0A4A" w:rsidRPr="006902F6">
        <w:rPr>
          <w:color w:val="000000" w:themeColor="text1"/>
        </w:rPr>
        <w:t xml:space="preserve">. </w:t>
      </w:r>
      <w:r>
        <w:rPr>
          <w:color w:val="000000" w:themeColor="text1"/>
        </w:rPr>
        <w:t>To address the question of whether the obese state mod</w:t>
      </w:r>
      <w:r w:rsidR="009402FD">
        <w:rPr>
          <w:color w:val="000000" w:themeColor="text1"/>
        </w:rPr>
        <w:t>ulates</w:t>
      </w:r>
      <w:r>
        <w:rPr>
          <w:color w:val="000000" w:themeColor="text1"/>
        </w:rPr>
        <w:t xml:space="preserve"> the effects of glucocorticoid excess</w:t>
      </w:r>
      <w:r w:rsidR="0034365F" w:rsidRPr="006902F6">
        <w:rPr>
          <w:color w:val="000000" w:themeColor="text1"/>
        </w:rPr>
        <w:t>, we designed mouse stud</w:t>
      </w:r>
      <w:r w:rsidR="009402FD">
        <w:rPr>
          <w:color w:val="000000" w:themeColor="text1"/>
        </w:rPr>
        <w:t>ies</w:t>
      </w:r>
      <w:r w:rsidR="0034365F" w:rsidRPr="006902F6">
        <w:rPr>
          <w:color w:val="000000" w:themeColor="text1"/>
        </w:rPr>
        <w:t xml:space="preserve"> </w:t>
      </w:r>
      <w:r w:rsidR="009402FD">
        <w:rPr>
          <w:color w:val="000000" w:themeColor="text1"/>
        </w:rPr>
        <w:t>that assess the metabolic outcomes frequently associated with both obesity and exposure to elevated glucocorticoid concentrations.</w:t>
      </w:r>
    </w:p>
    <w:p w14:paraId="4D52A97E" w14:textId="77777777" w:rsidR="00830B0C" w:rsidRPr="006902F6" w:rsidRDefault="00830B0C" w:rsidP="00E13216">
      <w:pPr>
        <w:spacing w:line="480" w:lineRule="auto"/>
        <w:rPr>
          <w:color w:val="000000" w:themeColor="text1"/>
        </w:rPr>
      </w:pPr>
    </w:p>
    <w:p w14:paraId="7FCCABF5" w14:textId="0C7AC724" w:rsidR="00FE35A0" w:rsidRPr="006902F6" w:rsidRDefault="000A7B19" w:rsidP="00E13216">
      <w:pPr>
        <w:spacing w:line="480" w:lineRule="auto"/>
        <w:rPr>
          <w:color w:val="000000" w:themeColor="text1"/>
        </w:rPr>
      </w:pPr>
      <w:r w:rsidRPr="006902F6">
        <w:rPr>
          <w:color w:val="000000" w:themeColor="text1"/>
        </w:rPr>
        <w:t xml:space="preserve">We found that </w:t>
      </w:r>
      <w:r w:rsidR="009D44D5">
        <w:rPr>
          <w:color w:val="000000" w:themeColor="text1"/>
        </w:rPr>
        <w:t>obese</w:t>
      </w:r>
      <w:r w:rsidR="00830B0C" w:rsidRPr="006902F6">
        <w:rPr>
          <w:color w:val="000000" w:themeColor="text1"/>
        </w:rPr>
        <w:t xml:space="preserve">, dexamethasone-treated mice </w:t>
      </w:r>
      <w:r w:rsidR="00FC0A4A" w:rsidRPr="006902F6">
        <w:rPr>
          <w:color w:val="000000" w:themeColor="text1"/>
        </w:rPr>
        <w:t xml:space="preserve">exhibited </w:t>
      </w:r>
      <w:r w:rsidR="00830B0C" w:rsidRPr="006902F6">
        <w:rPr>
          <w:color w:val="000000" w:themeColor="text1"/>
        </w:rPr>
        <w:t>hyperglycemia</w:t>
      </w:r>
      <w:r w:rsidR="00FC0A4A" w:rsidRPr="006902F6">
        <w:rPr>
          <w:color w:val="000000" w:themeColor="text1"/>
        </w:rPr>
        <w:t xml:space="preserve"> and</w:t>
      </w:r>
      <w:r w:rsidR="00830B0C" w:rsidRPr="006902F6">
        <w:rPr>
          <w:color w:val="000000" w:themeColor="text1"/>
        </w:rPr>
        <w:t xml:space="preserve"> severe insulin resistance</w:t>
      </w:r>
      <w:r w:rsidR="009D44D5">
        <w:rPr>
          <w:color w:val="000000" w:themeColor="text1"/>
        </w:rPr>
        <w:t xml:space="preserve"> when compared to obese control mice</w:t>
      </w:r>
      <w:r w:rsidR="00FC0A4A" w:rsidRPr="006902F6">
        <w:rPr>
          <w:color w:val="000000" w:themeColor="text1"/>
        </w:rPr>
        <w:t xml:space="preserve">.  </w:t>
      </w:r>
      <w:r w:rsidR="006A475E" w:rsidRPr="006902F6">
        <w:rPr>
          <w:color w:val="000000" w:themeColor="text1"/>
        </w:rPr>
        <w:t>This was primarily due to increased endogenous glucose production</w:t>
      </w:r>
      <w:r w:rsidR="00FC0A4A" w:rsidRPr="006902F6">
        <w:rPr>
          <w:color w:val="000000" w:themeColor="text1"/>
        </w:rPr>
        <w:t xml:space="preserve"> in these animals</w:t>
      </w:r>
      <w:r w:rsidR="006A475E" w:rsidRPr="006902F6">
        <w:rPr>
          <w:color w:val="000000" w:themeColor="text1"/>
        </w:rPr>
        <w:t xml:space="preserve">. </w:t>
      </w:r>
      <w:r w:rsidR="000D7464">
        <w:rPr>
          <w:color w:val="000000" w:themeColor="text1"/>
        </w:rPr>
        <w:t xml:space="preserve">The combination of </w:t>
      </w:r>
      <w:r w:rsidR="004B3A2E">
        <w:rPr>
          <w:color w:val="000000" w:themeColor="text1"/>
        </w:rPr>
        <w:t>HFD and dexamethasone also led to s</w:t>
      </w:r>
      <w:r w:rsidR="007B76B7" w:rsidRPr="006902F6">
        <w:rPr>
          <w:color w:val="000000" w:themeColor="text1"/>
        </w:rPr>
        <w:t>ignificant elevations in liver fat,</w:t>
      </w:r>
      <w:r w:rsidR="009E2596" w:rsidRPr="006902F6">
        <w:rPr>
          <w:color w:val="000000" w:themeColor="text1"/>
        </w:rPr>
        <w:t xml:space="preserve"> consistent with</w:t>
      </w:r>
      <w:r w:rsidR="007B76B7" w:rsidRPr="006902F6">
        <w:rPr>
          <w:color w:val="000000" w:themeColor="text1"/>
        </w:rPr>
        <w:t xml:space="preserve"> </w:t>
      </w:r>
      <w:r w:rsidR="000437E3" w:rsidRPr="006902F6">
        <w:rPr>
          <w:color w:val="000000" w:themeColor="text1"/>
        </w:rPr>
        <w:t xml:space="preserve">a trend towards </w:t>
      </w:r>
      <w:r w:rsidR="007B76B7" w:rsidRPr="006902F6">
        <w:rPr>
          <w:color w:val="000000" w:themeColor="text1"/>
        </w:rPr>
        <w:t>elevat</w:t>
      </w:r>
      <w:r w:rsidR="00C06867">
        <w:rPr>
          <w:color w:val="000000" w:themeColor="text1"/>
        </w:rPr>
        <w:t xml:space="preserve">ed ALT levels seen in the </w:t>
      </w:r>
      <w:r w:rsidR="007B76B7" w:rsidRPr="006902F6">
        <w:rPr>
          <w:color w:val="000000" w:themeColor="text1"/>
        </w:rPr>
        <w:t>Cushing’s patients</w:t>
      </w:r>
      <w:r w:rsidR="00C06867">
        <w:rPr>
          <w:color w:val="000000" w:themeColor="text1"/>
        </w:rPr>
        <w:t xml:space="preserve"> with obesity</w:t>
      </w:r>
      <w:r w:rsidR="007B76B7" w:rsidRPr="006902F6">
        <w:rPr>
          <w:color w:val="000000" w:themeColor="text1"/>
        </w:rPr>
        <w:t xml:space="preserve">. </w:t>
      </w:r>
      <w:r w:rsidR="008436A6" w:rsidRPr="006902F6">
        <w:rPr>
          <w:color w:val="000000" w:themeColor="text1"/>
        </w:rPr>
        <w:t>Cushing’s disease is often paired with increased fat mass, which has been proposed to contribute to fatty liver</w:t>
      </w:r>
      <w:r w:rsidR="004F5259" w:rsidRPr="006902F6">
        <w:rPr>
          <w:color w:val="000000" w:themeColor="text1"/>
        </w:rPr>
        <w:t xml:space="preserve"> </w:t>
      </w:r>
      <w:r w:rsidR="008A2DC1" w:rsidRPr="006902F6">
        <w:rPr>
          <w:color w:val="000000" w:themeColor="text1"/>
        </w:rPr>
        <w:fldChar w:fldCharType="begin" w:fldLock="1"/>
      </w:r>
      <w:r w:rsidR="00831691">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8,49)", "plainTextFormattedCitation" : "(48,49)", "previouslyFormattedCitation" : "(48,49)" }, "properties" : { "noteIndex" : 0 }, "schema" : "https://github.com/citation-style-language/schema/raw/master/csl-citation.json" }</w:instrText>
      </w:r>
      <w:r w:rsidR="008A2DC1" w:rsidRPr="006902F6">
        <w:rPr>
          <w:color w:val="000000" w:themeColor="text1"/>
        </w:rPr>
        <w:fldChar w:fldCharType="separate"/>
      </w:r>
      <w:r w:rsidR="00671F00" w:rsidRPr="00671F00">
        <w:rPr>
          <w:noProof/>
          <w:color w:val="000000" w:themeColor="text1"/>
        </w:rPr>
        <w:t>(48,49)</w:t>
      </w:r>
      <w:r w:rsidR="008A2DC1" w:rsidRPr="006902F6">
        <w:rPr>
          <w:color w:val="000000" w:themeColor="text1"/>
        </w:rPr>
        <w:fldChar w:fldCharType="end"/>
      </w:r>
      <w:r w:rsidR="008436A6" w:rsidRPr="006902F6">
        <w:rPr>
          <w:color w:val="000000" w:themeColor="text1"/>
        </w:rPr>
        <w:t>. Indeed, obesity is a known risk factor of NAFLD</w:t>
      </w:r>
      <w:r w:rsidR="009672A8" w:rsidRPr="006902F6">
        <w:rPr>
          <w:color w:val="000000" w:themeColor="text1"/>
        </w:rPr>
        <w:t xml:space="preserve"> </w:t>
      </w:r>
      <w:r w:rsidR="009672A8" w:rsidRPr="006902F6">
        <w:rPr>
          <w:color w:val="000000" w:themeColor="text1"/>
        </w:rPr>
        <w:fldChar w:fldCharType="begin" w:fldLock="1"/>
      </w:r>
      <w:r w:rsidR="009C426D">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3,14)", "plainTextFormattedCitation" : "(13,14)", "previouslyFormattedCitation" : "(13,14)" }, "properties" : { "noteIndex" : 0 }, "schema" : "https://github.com/citation-style-language/schema/raw/master/csl-citation.json" }</w:instrText>
      </w:r>
      <w:r w:rsidR="009672A8" w:rsidRPr="006902F6">
        <w:rPr>
          <w:color w:val="000000" w:themeColor="text1"/>
        </w:rPr>
        <w:fldChar w:fldCharType="separate"/>
      </w:r>
      <w:r w:rsidR="00980A1E" w:rsidRPr="00980A1E">
        <w:rPr>
          <w:noProof/>
          <w:color w:val="000000" w:themeColor="text1"/>
        </w:rPr>
        <w:t>(13,14)</w:t>
      </w:r>
      <w:r w:rsidR="009672A8" w:rsidRPr="006902F6">
        <w:rPr>
          <w:color w:val="000000" w:themeColor="text1"/>
        </w:rPr>
        <w:fldChar w:fldCharType="end"/>
      </w:r>
      <w:r w:rsidR="008436A6" w:rsidRPr="006902F6">
        <w:rPr>
          <w:color w:val="000000" w:themeColor="text1"/>
        </w:rPr>
        <w:t xml:space="preserv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sidRPr="006902F6">
        <w:rPr>
          <w:color w:val="000000" w:themeColor="text1"/>
        </w:rPr>
        <w:fldChar w:fldCharType="separate"/>
      </w:r>
      <w:r w:rsidR="00BF554F" w:rsidRPr="006902F6">
        <w:rPr>
          <w:noProof/>
          <w:color w:val="000000" w:themeColor="text1"/>
        </w:rPr>
        <w:t>(18)</w:t>
      </w:r>
      <w:r w:rsidR="00B32E07" w:rsidRPr="006902F6">
        <w:rPr>
          <w:color w:val="000000" w:themeColor="text1"/>
        </w:rPr>
        <w:fldChar w:fldCharType="end"/>
      </w:r>
      <w:r w:rsidR="00B25F58" w:rsidRPr="006902F6">
        <w:rPr>
          <w:color w:val="000000" w:themeColor="text1"/>
        </w:rPr>
        <w:t xml:space="preserve"> in chow-fed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831691">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 } ], "mendeley" : { "formattedCitation" : "(50)", "plainTextFormattedCitation" : "(50)", "previouslyFormattedCitation" : "(50)" }, "properties" : { "noteIndex" : 0 }, "schema" : "https://github.com/citation-style-language/schema/raw/master/csl-citation.json" }</w:instrText>
      </w:r>
      <w:r w:rsidR="00065189" w:rsidRPr="006902F6">
        <w:rPr>
          <w:color w:val="000000" w:themeColor="text1"/>
        </w:rPr>
        <w:fldChar w:fldCharType="separate"/>
      </w:r>
      <w:r w:rsidR="00671F00" w:rsidRPr="00671F00">
        <w:rPr>
          <w:noProof/>
          <w:color w:val="000000" w:themeColor="text1"/>
        </w:rPr>
        <w:t>(50)</w:t>
      </w:r>
      <w:r w:rsidR="00065189" w:rsidRPr="006902F6">
        <w:rPr>
          <w:color w:val="000000" w:themeColor="text1"/>
        </w:rPr>
        <w:fldChar w:fldCharType="end"/>
      </w:r>
      <w:r w:rsidR="00B32E07" w:rsidRPr="006902F6">
        <w:rPr>
          <w:color w:val="000000" w:themeColor="text1"/>
        </w:rPr>
        <w:t xml:space="preserve">. </w:t>
      </w:r>
      <w:r w:rsidR="007637C8" w:rsidRPr="006902F6">
        <w:rPr>
          <w:color w:val="000000" w:themeColor="text1"/>
        </w:rPr>
        <w:t>However, to our surprise, the glucocorticoid treatment in obese mice led to an overall reduction in adiposity</w:t>
      </w:r>
      <w:r w:rsidR="0015242A" w:rsidRPr="006902F6">
        <w:rPr>
          <w:color w:val="000000" w:themeColor="text1"/>
        </w:rPr>
        <w:t xml:space="preserve">.  </w:t>
      </w:r>
      <w:r w:rsidR="00B32E07" w:rsidRPr="006902F6">
        <w:rPr>
          <w:color w:val="000000" w:themeColor="text1"/>
        </w:rPr>
        <w:t xml:space="preserve">Therefore, </w:t>
      </w:r>
      <w:r w:rsidR="007637C8" w:rsidRPr="006902F6">
        <w:rPr>
          <w:color w:val="000000" w:themeColor="text1"/>
        </w:rPr>
        <w:t xml:space="preserve">when comparing </w:t>
      </w:r>
      <w:r w:rsidR="009D44D5">
        <w:rPr>
          <w:color w:val="000000" w:themeColor="text1"/>
        </w:rPr>
        <w:t>obese</w:t>
      </w:r>
      <w:r w:rsidR="007637C8" w:rsidRPr="006902F6">
        <w:rPr>
          <w:color w:val="000000" w:themeColor="text1"/>
        </w:rPr>
        <w:t xml:space="preserve"> control mice to </w:t>
      </w:r>
      <w:r w:rsidR="009D44D5">
        <w:rPr>
          <w:color w:val="000000" w:themeColor="text1"/>
        </w:rPr>
        <w:t>obese</w:t>
      </w:r>
      <w:r w:rsidR="009D44D5" w:rsidRPr="006902F6">
        <w:rPr>
          <w:color w:val="000000" w:themeColor="text1"/>
        </w:rPr>
        <w:t xml:space="preserve"> </w:t>
      </w:r>
      <w:r w:rsidR="007637C8" w:rsidRPr="006902F6">
        <w:rPr>
          <w:color w:val="000000" w:themeColor="text1"/>
        </w:rPr>
        <w:t xml:space="preserve">dexamethasone-treated mice, </w:t>
      </w:r>
      <w:r w:rsidR="00B32E07" w:rsidRPr="006902F6">
        <w:rPr>
          <w:color w:val="000000" w:themeColor="text1"/>
        </w:rPr>
        <w:t xml:space="preserve">increased fat mass </w:t>
      </w:r>
      <w:r w:rsidR="00A052C7" w:rsidRPr="006902F6">
        <w:rPr>
          <w:color w:val="000000" w:themeColor="text1"/>
        </w:rPr>
        <w:t>is not</w:t>
      </w:r>
      <w:r w:rsidR="00B32E07" w:rsidRPr="006902F6">
        <w:rPr>
          <w:color w:val="000000" w:themeColor="text1"/>
        </w:rPr>
        <w:t xml:space="preserve"> </w:t>
      </w:r>
      <w:r w:rsidR="004B3A2E">
        <w:rPr>
          <w:color w:val="000000" w:themeColor="text1"/>
        </w:rPr>
        <w:t xml:space="preserve">the </w:t>
      </w:r>
      <w:r w:rsidR="00DD765C">
        <w:rPr>
          <w:color w:val="000000" w:themeColor="text1"/>
        </w:rPr>
        <w:t>major mechanism behind</w:t>
      </w:r>
      <w:r w:rsidR="00B32E07" w:rsidRPr="006902F6">
        <w:rPr>
          <w:color w:val="000000" w:themeColor="text1"/>
        </w:rPr>
        <w:t xml:space="preserve"> </w:t>
      </w:r>
      <w:r w:rsidR="007637C8" w:rsidRPr="006902F6">
        <w:rPr>
          <w:color w:val="000000" w:themeColor="text1"/>
        </w:rPr>
        <w:t>the observed exacerbations in</w:t>
      </w:r>
      <w:r w:rsidR="00D40377" w:rsidRPr="006902F6">
        <w:rPr>
          <w:color w:val="000000" w:themeColor="text1"/>
        </w:rPr>
        <w:t xml:space="preserve"> </w:t>
      </w:r>
      <w:r w:rsidR="00B32E07" w:rsidRPr="006902F6">
        <w:rPr>
          <w:color w:val="000000" w:themeColor="text1"/>
        </w:rPr>
        <w:t>insulin resistance and increased liver fat.</w:t>
      </w:r>
      <w:r w:rsidR="007B76B7" w:rsidRPr="006902F6">
        <w:rPr>
          <w:color w:val="000000" w:themeColor="text1"/>
        </w:rPr>
        <w:t xml:space="preserve"> </w:t>
      </w:r>
    </w:p>
    <w:p w14:paraId="64B27BD3" w14:textId="77777777" w:rsidR="00FE35A0" w:rsidRPr="006902F6" w:rsidRDefault="00FE35A0" w:rsidP="00E13216">
      <w:pPr>
        <w:spacing w:line="480" w:lineRule="auto"/>
        <w:rPr>
          <w:color w:val="000000" w:themeColor="text1"/>
        </w:rPr>
      </w:pPr>
    </w:p>
    <w:p w14:paraId="59378091" w14:textId="6750F63B" w:rsidR="00CD6325" w:rsidRPr="006902F6" w:rsidRDefault="0015242A" w:rsidP="00E13216">
      <w:pPr>
        <w:spacing w:line="480" w:lineRule="auto"/>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831691">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51\u201354)", "plainTextFormattedCitation" : "(51\u201354)", "previouslyFormattedCitation" : "(51\u201354)" }, "properties" : { "noteIndex" : 0 }, "schema" : "https://github.com/citation-style-language/schema/raw/master/csl-citation.json" }</w:instrText>
      </w:r>
      <w:r w:rsidR="004B21DD" w:rsidRPr="006902F6">
        <w:rPr>
          <w:color w:val="000000" w:themeColor="text1"/>
        </w:rPr>
        <w:fldChar w:fldCharType="separate"/>
      </w:r>
      <w:r w:rsidR="00671F00" w:rsidRPr="00671F00">
        <w:rPr>
          <w:noProof/>
          <w:color w:val="000000" w:themeColor="text1"/>
        </w:rPr>
        <w:t>(51–54)</w:t>
      </w:r>
      <w:r w:rsidR="004B21DD" w:rsidRPr="006902F6">
        <w:rPr>
          <w:color w:val="000000" w:themeColor="text1"/>
        </w:rPr>
        <w:fldChar w:fldCharType="end"/>
      </w:r>
      <w:r w:rsidRPr="006902F6">
        <w:rPr>
          <w:color w:val="000000" w:themeColor="text1"/>
        </w:rPr>
        <w:t xml:space="preserve">. One potential mechanism is that the increased flux of fatty acids, oxidized in the liver to acetyl-CoA, activate pyruvate carboxylase and gluconeogenesis </w:t>
      </w:r>
      <w:r w:rsidRPr="006902F6">
        <w:rPr>
          <w:color w:val="000000" w:themeColor="text1"/>
        </w:rPr>
        <w:fldChar w:fldCharType="begin" w:fldLock="1"/>
      </w:r>
      <w:r w:rsidR="00831691">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53,54)", "plainTextFormattedCitation" : "(53,54)", "previouslyFormattedCitation" : "(53,54)"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3,54)</w:t>
      </w:r>
      <w:r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w:t>
      </w:r>
      <w:r w:rsidR="00FE35A0" w:rsidRPr="006902F6">
        <w:rPr>
          <w:color w:val="000000" w:themeColor="text1"/>
        </w:rPr>
        <w:lastRenderedPageBreak/>
        <w:t xml:space="preserve">stimulate lipolysis </w:t>
      </w:r>
      <w:r w:rsidR="00FE35A0" w:rsidRPr="006902F6">
        <w:rPr>
          <w:color w:val="000000" w:themeColor="text1"/>
        </w:rPr>
        <w:fldChar w:fldCharType="begin" w:fldLock="1"/>
      </w:r>
      <w:r w:rsidR="00FE35A0" w:rsidRPr="006902F6">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FE35A0" w:rsidRPr="006902F6">
        <w:rPr>
          <w:color w:val="000000" w:themeColor="text1"/>
        </w:rPr>
        <w:fldChar w:fldCharType="separate"/>
      </w:r>
      <w:r w:rsidR="00FE35A0" w:rsidRPr="006902F6">
        <w:rPr>
          <w:noProof/>
          <w:color w:val="000000" w:themeColor="text1"/>
        </w:rPr>
        <w:t>(18,22–24)</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00C440FD" w:rsidRPr="006902F6">
        <w:rPr>
          <w:color w:val="000000" w:themeColor="text1"/>
        </w:rPr>
        <w:t>, a key function of these hormones</w:t>
      </w:r>
      <w:r w:rsidR="00FE35A0" w:rsidRPr="006902F6">
        <w:rPr>
          <w:color w:val="000000" w:themeColor="text1"/>
        </w:rPr>
        <w:t>.</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831691">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1)", "plainTextFormattedCitation" : "(25,31)", "previouslyFormattedCitation" : "(25,31)" }, "properties" : { "noteIndex" : 0 }, "schema" : "https://github.com/citation-style-language/schema/raw/master/csl-citation.json" }</w:instrText>
      </w:r>
      <w:r w:rsidR="00FE35A0" w:rsidRPr="006902F6">
        <w:rPr>
          <w:color w:val="000000" w:themeColor="text1"/>
        </w:rPr>
        <w:fldChar w:fldCharType="separate"/>
      </w:r>
      <w:r w:rsidR="00671F00" w:rsidRPr="00671F00">
        <w:rPr>
          <w:noProof/>
          <w:color w:val="000000" w:themeColor="text1"/>
        </w:rPr>
        <w:t>(25,31)</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0511C5" w:rsidRPr="006902F6">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FE35A0" w:rsidRPr="006902F6">
        <w:rPr>
          <w:color w:val="000000" w:themeColor="text1"/>
        </w:rPr>
        <w:fldChar w:fldCharType="separate"/>
      </w:r>
      <w:r w:rsidR="00FE35A0" w:rsidRPr="006902F6">
        <w:rPr>
          <w:noProof/>
          <w:color w:val="000000" w:themeColor="text1"/>
        </w:rPr>
        <w:t>(28)</w:t>
      </w:r>
      <w:r w:rsidR="00FE35A0" w:rsidRPr="006902F6">
        <w:rPr>
          <w:color w:val="000000" w:themeColor="text1"/>
        </w:rPr>
        <w:fldChar w:fldCharType="end"/>
      </w:r>
      <w:r w:rsidR="00FE35A0" w:rsidRPr="006902F6">
        <w:rPr>
          <w:color w:val="000000" w:themeColor="text1"/>
        </w:rPr>
        <w:t xml:space="preserve"> and there is evidence </w:t>
      </w:r>
      <w:r w:rsidR="004B3A2E">
        <w:rPr>
          <w:color w:val="000000" w:themeColor="text1"/>
        </w:rPr>
        <w:t>that</w:t>
      </w:r>
      <w:r w:rsidR="00FE35A0" w:rsidRPr="006902F6">
        <w:rPr>
          <w:color w:val="000000" w:themeColor="text1"/>
        </w:rPr>
        <w:t xml:space="preserve"> it is enhanced in the obese state </w:t>
      </w:r>
      <w:r w:rsidR="00FE35A0" w:rsidRPr="006902F6">
        <w:rPr>
          <w:color w:val="000000" w:themeColor="text1"/>
        </w:rPr>
        <w:fldChar w:fldCharType="begin" w:fldLock="1"/>
      </w:r>
      <w:r w:rsidR="00831691">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5)", "plainTextFormattedCitation" : "(55)", "previouslyFormattedCitation" : "(55)" }, "properties" : { "noteIndex" : 0 }, "schema" : "https://github.com/citation-style-language/schema/raw/master/csl-citation.json" }</w:instrText>
      </w:r>
      <w:r w:rsidR="00FE35A0" w:rsidRPr="006902F6">
        <w:rPr>
          <w:color w:val="000000" w:themeColor="text1"/>
        </w:rPr>
        <w:fldChar w:fldCharType="separate"/>
      </w:r>
      <w:r w:rsidR="00671F00" w:rsidRPr="00671F00">
        <w:rPr>
          <w:noProof/>
          <w:color w:val="000000" w:themeColor="text1"/>
        </w:rPr>
        <w:t>(55)</w:t>
      </w:r>
      <w:r w:rsidR="00FE35A0" w:rsidRPr="006902F6">
        <w:rPr>
          <w:color w:val="000000" w:themeColor="text1"/>
        </w:rPr>
        <w:fldChar w:fldCharType="end"/>
      </w:r>
      <w:r w:rsidR="00FE35A0" w:rsidRPr="006902F6">
        <w:rPr>
          <w:color w:val="000000" w:themeColor="text1"/>
        </w:rPr>
        <w:t>.</w:t>
      </w:r>
      <w:r w:rsidR="004574B3" w:rsidRPr="006902F6">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These findings suggest that lipolysis </w:t>
      </w:r>
      <w:r w:rsidR="004A6485">
        <w:rPr>
          <w:color w:val="000000" w:themeColor="text1"/>
        </w:rPr>
        <w:t xml:space="preserve">may drive </w:t>
      </w:r>
      <w:r w:rsidR="00CA3800" w:rsidRPr="006902F6">
        <w:rPr>
          <w:color w:val="000000" w:themeColor="text1"/>
        </w:rPr>
        <w:t>enhanced</w:t>
      </w:r>
      <w:r w:rsidR="00E603E5" w:rsidRPr="006902F6">
        <w:rPr>
          <w:color w:val="000000" w:themeColor="text1"/>
        </w:rPr>
        <w:t xml:space="preserve"> hepatic lipid accumulation in these mice.</w:t>
      </w:r>
      <w:r w:rsidR="00521ABA">
        <w:rPr>
          <w:color w:val="000000" w:themeColor="text1"/>
        </w:rPr>
        <w:t xml:space="preserve"> </w:t>
      </w:r>
    </w:p>
    <w:p w14:paraId="29829940" w14:textId="77777777" w:rsidR="00CD6325" w:rsidRPr="006902F6" w:rsidRDefault="00CD6325" w:rsidP="00E13216">
      <w:pPr>
        <w:spacing w:line="480" w:lineRule="auto"/>
        <w:rPr>
          <w:color w:val="000000" w:themeColor="text1"/>
        </w:rPr>
      </w:pPr>
    </w:p>
    <w:p w14:paraId="1CD3293E" w14:textId="2803144B" w:rsidR="00EA22A1" w:rsidRPr="006902F6" w:rsidRDefault="0015242A" w:rsidP="00E13216">
      <w:pPr>
        <w:spacing w:line="480" w:lineRule="auto"/>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831691">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6)", "plainTextFormattedCitation" : "(56)", "previouslyFormattedCitation" : "(56)"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6)</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831691">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7)", "plainTextFormattedCitation" : "(57)", "previouslyFormattedCitation" : "(57)"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7)</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831691">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mendeley" : { "formattedCitation" : "(35,58,59)", "plainTextFormattedCitation" : "(35,58,59)", "previouslyFormattedCitation" : "(35,58,59)"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35,58,59)</w:t>
      </w:r>
      <w:r w:rsidRPr="006902F6">
        <w:rPr>
          <w:color w:val="000000" w:themeColor="text1"/>
        </w:rPr>
        <w:fldChar w:fldCharType="end"/>
      </w:r>
      <w:r w:rsidRPr="006902F6">
        <w:rPr>
          <w:color w:val="000000" w:themeColor="text1"/>
        </w:rPr>
        <w:t xml:space="preserve"> have been proposed as possible mechanisms. We assessed all of the previously proposed targets</w:t>
      </w:r>
      <w:r w:rsidR="0080566A">
        <w:rPr>
          <w:color w:val="000000" w:themeColor="text1"/>
        </w:rPr>
        <w:t xml:space="preserve"> (data not shown)</w:t>
      </w:r>
      <w:r w:rsidRPr="006902F6">
        <w:rPr>
          <w:color w:val="000000" w:themeColor="text1"/>
        </w:rPr>
        <w:t xml:space="preserve"> and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7976C330" w14:textId="77777777" w:rsidR="00CD1457" w:rsidRPr="006902F6" w:rsidRDefault="00CD1457" w:rsidP="00E13216">
      <w:pPr>
        <w:spacing w:line="480" w:lineRule="auto"/>
        <w:rPr>
          <w:color w:val="000000" w:themeColor="text1"/>
        </w:rPr>
      </w:pPr>
    </w:p>
    <w:p w14:paraId="5FD2AFF5" w14:textId="1FD1BCA3" w:rsidR="00CD1457" w:rsidRPr="006902F6" w:rsidRDefault="00CD1457" w:rsidP="00E13216">
      <w:pPr>
        <w:spacing w:line="480" w:lineRule="auto"/>
        <w:rPr>
          <w:color w:val="000000" w:themeColor="text1"/>
        </w:rPr>
      </w:pPr>
      <w:r w:rsidRPr="006902F6">
        <w:rPr>
          <w:color w:val="000000" w:themeColor="text1"/>
        </w:rPr>
        <w:t xml:space="preserve">Further research is needed to determine </w:t>
      </w:r>
      <w:r w:rsidR="00255615" w:rsidRPr="006902F6">
        <w:rPr>
          <w:color w:val="000000" w:themeColor="text1"/>
        </w:rPr>
        <w:t xml:space="preserve">whether the insulin resistance observed is due to obesity or the high fat content of the diet. We </w:t>
      </w:r>
      <w:r w:rsidR="0015242A" w:rsidRPr="006902F6">
        <w:rPr>
          <w:color w:val="000000" w:themeColor="text1"/>
        </w:rPr>
        <w:t>evaluated</w:t>
      </w:r>
      <w:r w:rsidR="00255615" w:rsidRPr="006902F6">
        <w:rPr>
          <w:color w:val="000000" w:themeColor="text1"/>
        </w:rPr>
        <w:t xml:space="preserve"> glucocorticoid treatment in obesity; however, Riddell and colleagues have reported similar findings when giving HFD and glucocorticoids in concert to rats, prior to the onset of obesity</w:t>
      </w:r>
      <w:r w:rsidR="00837AFD" w:rsidRPr="006902F6">
        <w:rPr>
          <w:color w:val="000000" w:themeColor="text1"/>
        </w:rPr>
        <w:t xml:space="preserve"> </w:t>
      </w:r>
      <w:r w:rsidR="00022845" w:rsidRPr="006902F6">
        <w:rPr>
          <w:color w:val="000000" w:themeColor="text1"/>
        </w:rPr>
        <w:fldChar w:fldCharType="begin" w:fldLock="1"/>
      </w:r>
      <w:r w:rsidR="009C426D">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15,16,60)", "plainTextFormattedCitation" : "(15,16,60)", "previouslyFormattedCitation" : "(15,16,60)" }, "properties" : { "noteIndex" : 0 }, "schema" : "https://github.com/citation-style-language/schema/raw/master/csl-citation.json" }</w:instrText>
      </w:r>
      <w:r w:rsidR="00022845" w:rsidRPr="006902F6">
        <w:rPr>
          <w:color w:val="000000" w:themeColor="text1"/>
        </w:rPr>
        <w:fldChar w:fldCharType="separate"/>
      </w:r>
      <w:r w:rsidR="00980A1E" w:rsidRPr="00980A1E">
        <w:rPr>
          <w:noProof/>
          <w:color w:val="000000" w:themeColor="text1"/>
        </w:rPr>
        <w:t>(15,16,60)</w:t>
      </w:r>
      <w:r w:rsidR="00022845" w:rsidRPr="006902F6">
        <w:rPr>
          <w:color w:val="000000" w:themeColor="text1"/>
        </w:rPr>
        <w:fldChar w:fldCharType="end"/>
      </w:r>
      <w:r w:rsidR="00255615" w:rsidRPr="006902F6">
        <w:rPr>
          <w:color w:val="000000" w:themeColor="text1"/>
        </w:rPr>
        <w:t xml:space="preserve">. </w:t>
      </w:r>
      <w:r w:rsidR="0015242A" w:rsidRPr="006902F6">
        <w:rPr>
          <w:color w:val="000000" w:themeColor="text1"/>
        </w:rPr>
        <w:t xml:space="preserve">Further studies are </w:t>
      </w:r>
      <w:r w:rsidR="0015242A" w:rsidRPr="006902F6">
        <w:rPr>
          <w:color w:val="000000" w:themeColor="text1"/>
        </w:rPr>
        <w:lastRenderedPageBreak/>
        <w:t>needed to determine whether diet or obesity status or both are the source of this elevated metabolic risk</w:t>
      </w:r>
      <w:r w:rsidR="004A6485">
        <w:rPr>
          <w:color w:val="000000" w:themeColor="text1"/>
        </w:rPr>
        <w:t xml:space="preserve"> to glucocorticoids, and whether these mechanisms are similar</w:t>
      </w:r>
      <w:r w:rsidR="0015242A" w:rsidRPr="006902F6">
        <w:rPr>
          <w:color w:val="000000" w:themeColor="text1"/>
        </w:rPr>
        <w:t>.</w:t>
      </w:r>
    </w:p>
    <w:p w14:paraId="5FF6DF6E" w14:textId="77777777" w:rsidR="009C5B00" w:rsidRPr="006902F6" w:rsidRDefault="009C5B00" w:rsidP="00E13216">
      <w:pPr>
        <w:spacing w:line="480" w:lineRule="auto"/>
        <w:rPr>
          <w:color w:val="000000" w:themeColor="text1"/>
        </w:rPr>
      </w:pPr>
    </w:p>
    <w:p w14:paraId="1CE65F05" w14:textId="3AB658B4" w:rsidR="009C5B00" w:rsidRPr="006902F6" w:rsidRDefault="00794B8D" w:rsidP="00E13216">
      <w:pPr>
        <w:spacing w:line="480" w:lineRule="auto"/>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obese individuals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The data presented here show that </w:t>
      </w:r>
      <w:r w:rsidR="00F45451">
        <w:rPr>
          <w:color w:val="000000" w:themeColor="text1"/>
        </w:rPr>
        <w:t>the</w:t>
      </w:r>
      <w:r w:rsidR="009C5B00" w:rsidRPr="006902F6">
        <w:rPr>
          <w:color w:val="000000" w:themeColor="text1"/>
        </w:rPr>
        <w:t xml:space="preserve"> obes</w:t>
      </w:r>
      <w:r w:rsidR="00F45451">
        <w:rPr>
          <w:color w:val="000000" w:themeColor="text1"/>
        </w:rPr>
        <w:t>e state 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F45451">
        <w:rPr>
          <w:color w:val="000000" w:themeColor="text1"/>
        </w:rPr>
        <w:t>should</w:t>
      </w:r>
      <w:r w:rsidR="00F45451"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 xml:space="preserve">. </w:t>
      </w:r>
      <w:r w:rsidR="00F45451">
        <w:rPr>
          <w:color w:val="000000" w:themeColor="text1"/>
        </w:rPr>
        <w:t>Future studies will</w:t>
      </w:r>
      <w:r w:rsidR="009C5B00" w:rsidRPr="006902F6">
        <w:rPr>
          <w:color w:val="000000" w:themeColor="text1"/>
        </w:rPr>
        <w:t xml:space="preserve"> </w:t>
      </w:r>
      <w:r w:rsidR="00F45451">
        <w:rPr>
          <w:color w:val="000000" w:themeColor="text1"/>
        </w:rPr>
        <w:t>determine</w:t>
      </w:r>
      <w:r w:rsidR="00F45451" w:rsidRPr="006902F6">
        <w:rPr>
          <w:color w:val="000000" w:themeColor="text1"/>
        </w:rPr>
        <w:t xml:space="preserve"> </w:t>
      </w:r>
      <w:r w:rsidR="009C5B00" w:rsidRPr="006902F6">
        <w:rPr>
          <w:color w:val="000000" w:themeColor="text1"/>
        </w:rPr>
        <w:t>whether blocking glucocorticoid</w:t>
      </w:r>
      <w:r w:rsidR="0058035C">
        <w:rPr>
          <w:color w:val="000000" w:themeColor="text1"/>
        </w:rPr>
        <w:t xml:space="preserve"> and/or </w:t>
      </w:r>
      <w:r w:rsidR="009C5B00" w:rsidRPr="006902F6">
        <w:rPr>
          <w:color w:val="000000" w:themeColor="text1"/>
        </w:rPr>
        <w:t xml:space="preserve">lipolytic action in the fat tissue </w:t>
      </w:r>
      <w:r w:rsidR="00F45451">
        <w:rPr>
          <w:color w:val="000000" w:themeColor="text1"/>
        </w:rPr>
        <w:t>is</w:t>
      </w:r>
      <w:r w:rsidR="009C5B00" w:rsidRPr="006902F6">
        <w:rPr>
          <w:color w:val="000000" w:themeColor="text1"/>
        </w:rPr>
        <w:t xml:space="preserve"> beneficial </w:t>
      </w:r>
      <w:r w:rsidR="00F45451">
        <w:rPr>
          <w:color w:val="000000" w:themeColor="text1"/>
        </w:rPr>
        <w:t>for</w:t>
      </w:r>
      <w:r w:rsidR="00F45451" w:rsidRPr="006902F6">
        <w:rPr>
          <w:color w:val="000000" w:themeColor="text1"/>
        </w:rPr>
        <w:t xml:space="preserve"> </w:t>
      </w:r>
      <w:r w:rsidR="009C5B00" w:rsidRPr="006902F6">
        <w:rPr>
          <w:color w:val="000000" w:themeColor="text1"/>
        </w:rPr>
        <w:t>prevent</w:t>
      </w:r>
      <w:r w:rsidR="00F45451">
        <w:rPr>
          <w:color w:val="000000" w:themeColor="text1"/>
        </w:rPr>
        <w:t>ing</w:t>
      </w:r>
      <w:r w:rsidR="009C5B00" w:rsidRPr="006902F6">
        <w:rPr>
          <w:color w:val="000000" w:themeColor="text1"/>
        </w:rPr>
        <w:t xml:space="preserve"> or enhanc</w:t>
      </w:r>
      <w:r w:rsidR="00F45451">
        <w:rPr>
          <w:color w:val="000000" w:themeColor="text1"/>
        </w:rPr>
        <w:t>ing</w:t>
      </w:r>
      <w:r w:rsidR="009C5B00" w:rsidRPr="006902F6">
        <w:rPr>
          <w:color w:val="000000" w:themeColor="text1"/>
        </w:rPr>
        <w:t xml:space="preserve"> recovery </w:t>
      </w:r>
      <w:r w:rsidR="00F45451">
        <w:rPr>
          <w:color w:val="000000" w:themeColor="text1"/>
        </w:rPr>
        <w:t>from</w:t>
      </w:r>
      <w:r w:rsidR="00F45451" w:rsidRPr="006902F6">
        <w:rPr>
          <w:color w:val="000000" w:themeColor="text1"/>
        </w:rPr>
        <w:t xml:space="preserve"> </w:t>
      </w:r>
      <w:r w:rsidR="009C5B00" w:rsidRPr="006902F6">
        <w:rPr>
          <w:color w:val="000000" w:themeColor="text1"/>
        </w:rPr>
        <w:t xml:space="preserve">glucocorticoid-induced </w:t>
      </w:r>
      <w:r w:rsidR="00F45451">
        <w:rPr>
          <w:color w:val="000000" w:themeColor="text1"/>
        </w:rPr>
        <w:t>metabolic disturbances</w:t>
      </w:r>
      <w:r w:rsidR="003A5D40">
        <w:rPr>
          <w:color w:val="000000" w:themeColor="text1"/>
        </w:rPr>
        <w:t>.</w:t>
      </w:r>
    </w:p>
    <w:p w14:paraId="5B811A31" w14:textId="02D6ACB6" w:rsidR="000A4359" w:rsidRPr="006902F6" w:rsidRDefault="000A4359" w:rsidP="007069CE">
      <w:pPr>
        <w:pStyle w:val="Heading1"/>
        <w:rPr>
          <w:color w:val="000000" w:themeColor="text1"/>
        </w:rPr>
      </w:pPr>
      <w:r w:rsidRPr="006902F6">
        <w:rPr>
          <w:color w:val="000000" w:themeColor="text1"/>
        </w:rPr>
        <w:t>Acknowledgements</w:t>
      </w:r>
    </w:p>
    <w:p w14:paraId="0DFD5FEA" w14:textId="303EF76F" w:rsidR="000C2650" w:rsidRDefault="00302276" w:rsidP="00E13216">
      <w:pPr>
        <w:spacing w:line="480" w:lineRule="auto"/>
        <w:rPr>
          <w:rFonts w:eastAsia="Times New Roman" w:cs="Arial"/>
          <w:color w:val="222222"/>
          <w:shd w:val="clear" w:color="auto" w:fill="FFFFFF"/>
        </w:rPr>
      </w:pPr>
      <w:r>
        <w:rPr>
          <w:bCs/>
          <w:color w:val="000000" w:themeColor="text1"/>
        </w:rPr>
        <w:t>We would like to thank</w:t>
      </w:r>
      <w:r w:rsidR="0089314D">
        <w:rPr>
          <w:bCs/>
          <w:color w:val="000000" w:themeColor="text1"/>
        </w:rPr>
        <w:t xml:space="preserve"> the study participant for their willingness to be involved in this research. We would like to thank</w:t>
      </w:r>
      <w:r>
        <w:rPr>
          <w:bCs/>
          <w:color w:val="000000" w:themeColor="text1"/>
        </w:rPr>
        <w:t xml:space="preserve"> Jennifer DelProposto and Carey Lumeng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We would like to thank the other members of the Bridges laboratory, Thurl Harris (University of Virginia) and Edwards Park (UTHSC) for insights on this work.</w:t>
      </w:r>
      <w:r w:rsidR="000C2650">
        <w:rPr>
          <w:bCs/>
          <w:color w:val="000000" w:themeColor="text1"/>
        </w:rPr>
        <w:t xml:space="preserve"> </w:t>
      </w:r>
      <w:r w:rsidR="000C2650" w:rsidRPr="007A1731">
        <w:rPr>
          <w:rFonts w:eastAsia="Times New Roman" w:cs="Arial"/>
          <w:color w:val="222222"/>
          <w:shd w:val="clear" w:color="auto" w:fill="FFFFFF"/>
        </w:rPr>
        <w:t>Dr. Dave Bridges is the guarantor of this work and, as such, had full access to all the data in the study and takes responsibility for the integrity of the data and the accuracy of the data analysis</w:t>
      </w:r>
      <w:r w:rsidR="000C2650">
        <w:rPr>
          <w:rFonts w:eastAsia="Times New Roman" w:cs="Arial"/>
          <w:color w:val="222222"/>
          <w:shd w:val="clear" w:color="auto" w:fill="FFFFFF"/>
        </w:rPr>
        <w:t>.</w:t>
      </w:r>
    </w:p>
    <w:p w14:paraId="0075B2A8" w14:textId="77777777" w:rsidR="00E13216" w:rsidRDefault="00E13216" w:rsidP="00E13216">
      <w:pPr>
        <w:widowControl w:val="0"/>
        <w:autoSpaceDE w:val="0"/>
        <w:autoSpaceDN w:val="0"/>
        <w:adjustRightInd w:val="0"/>
        <w:spacing w:before="480"/>
        <w:rPr>
          <w:bCs/>
          <w:color w:val="000000" w:themeColor="text1"/>
        </w:rPr>
      </w:pPr>
    </w:p>
    <w:p w14:paraId="2AE7586D" w14:textId="164576FA" w:rsidR="009C426D" w:rsidRPr="00FF4BE1" w:rsidRDefault="000A7B51" w:rsidP="00E13216">
      <w:pPr>
        <w:widowControl w:val="0"/>
        <w:autoSpaceDE w:val="0"/>
        <w:autoSpaceDN w:val="0"/>
        <w:adjustRightInd w:val="0"/>
        <w:spacing w:before="480"/>
        <w:rPr>
          <w:color w:val="000000" w:themeColor="text1"/>
          <w:sz w:val="32"/>
        </w:rPr>
      </w:pPr>
      <w:bookmarkStart w:id="0" w:name="_GoBack"/>
      <w:bookmarkEnd w:id="0"/>
      <w:r w:rsidRPr="00FF4BE1">
        <w:rPr>
          <w:color w:val="000000" w:themeColor="text1"/>
          <w:sz w:val="32"/>
        </w:rPr>
        <w:lastRenderedPageBreak/>
        <w:t>References</w:t>
      </w:r>
    </w:p>
    <w:p w14:paraId="29D3094F" w14:textId="6F395036" w:rsidR="009C426D" w:rsidRPr="009C426D" w:rsidRDefault="009C426D" w:rsidP="00837C98">
      <w:pPr>
        <w:widowControl w:val="0"/>
        <w:autoSpaceDE w:val="0"/>
        <w:autoSpaceDN w:val="0"/>
        <w:adjustRightInd w:val="0"/>
        <w:spacing w:before="480"/>
        <w:ind w:left="640" w:hanging="64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Pr="009C426D">
        <w:rPr>
          <w:rFonts w:ascii="Calibri" w:eastAsia="Times New Roman" w:hAnsi="Calibri" w:cs="Times New Roman"/>
          <w:noProof/>
        </w:rPr>
        <w:t xml:space="preserve">1. </w:t>
      </w:r>
      <w:r w:rsidRPr="009C426D">
        <w:rPr>
          <w:rFonts w:ascii="Calibri" w:eastAsia="Times New Roman" w:hAnsi="Calibri" w:cs="Times New Roman"/>
          <w:noProof/>
        </w:rPr>
        <w:tab/>
        <w:t xml:space="preserve">Rutters F, Nieuwenhuizen AG, Lemmens SGT, Born JM, Westerterp-plantenga MS. Hypothalamic – Pituitary – Adrenal ( HPA ) axis functioning in relation to body fat distribution. 2010;738–43. </w:t>
      </w:r>
    </w:p>
    <w:p w14:paraId="2018E402" w14:textId="079BC34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 </w:t>
      </w:r>
      <w:r w:rsidRPr="009C426D">
        <w:rPr>
          <w:rFonts w:ascii="Calibri" w:eastAsia="Times New Roman" w:hAnsi="Calibri" w:cs="Times New Roman"/>
          <w:noProof/>
        </w:rPr>
        <w:tab/>
        <w:t xml:space="preserve">Rockall A, Sohaib S, Evans D, Kaltsas G, Isidori A, Monson J, Besser G, Grossman A, Reznek R. Hepatic steatosis in Cushing’s syndrome: a radiological assessment using computed tomography. Eur J Endocrinol. 2003;149:543–8. </w:t>
      </w:r>
    </w:p>
    <w:p w14:paraId="75EFDF10"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 </w:t>
      </w:r>
      <w:r w:rsidRPr="009C426D">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0E4D6DD0"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 </w:t>
      </w:r>
      <w:r w:rsidRPr="009C426D">
        <w:rPr>
          <w:rFonts w:ascii="Calibri" w:eastAsia="Times New Roman" w:hAnsi="Calibri" w:cs="Times New Roman"/>
          <w:noProof/>
        </w:rPr>
        <w:tab/>
        <w:t xml:space="preserve">Pivonello R, Martino MC De, Leo M De, Lombardi G, Colao A. Cushing’s Syndrome. 2008;37:135–49. </w:t>
      </w:r>
    </w:p>
    <w:p w14:paraId="4B7A87EC"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 </w:t>
      </w:r>
      <w:r w:rsidRPr="009C426D">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36BD4DE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6. </w:t>
      </w:r>
      <w:r w:rsidRPr="009C426D">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1761DF8C"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7. </w:t>
      </w:r>
      <w:r w:rsidRPr="009C426D">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20C9CEC9"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8. </w:t>
      </w:r>
      <w:r w:rsidRPr="009C426D">
        <w:rPr>
          <w:rFonts w:ascii="Calibri" w:eastAsia="Times New Roman" w:hAnsi="Calibri" w:cs="Times New Roman"/>
          <w:noProof/>
        </w:rPr>
        <w:tab/>
        <w:t xml:space="preserve">Hsiao C, Ph D, Cherry DK, Beatty PC, Ph D, Rechtsteiner EA, Care H. National Ambulatory Medical Care Survey : 2007 Summary. 2010; </w:t>
      </w:r>
    </w:p>
    <w:p w14:paraId="790EAF16"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9. </w:t>
      </w:r>
      <w:r w:rsidRPr="009C426D">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435FD66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0. </w:t>
      </w:r>
      <w:r w:rsidRPr="009C426D">
        <w:rPr>
          <w:rFonts w:ascii="Calibri" w:eastAsia="Times New Roman" w:hAnsi="Calibri" w:cs="Times New Roman"/>
          <w:noProof/>
        </w:rPr>
        <w:tab/>
        <w:t xml:space="preserve">Karam JH, Grodsky GM, Ph D, Forsham PH. Excessive Insulin Response to Glucose in Obese Subjects as Measured by Immunochemical Assay. </w:t>
      </w:r>
    </w:p>
    <w:p w14:paraId="4EB2021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1. </w:t>
      </w:r>
      <w:r w:rsidRPr="009C426D">
        <w:rPr>
          <w:rFonts w:ascii="Calibri" w:eastAsia="Times New Roman" w:hAnsi="Calibri" w:cs="Times New Roman"/>
          <w:noProof/>
        </w:rPr>
        <w:tab/>
        <w:t xml:space="preserve">Bagdadea JD, Bierman EL, Porte D, Ii JR, Nih W, Presented GF-. The Significance of Basal </w:t>
      </w:r>
      <w:r w:rsidRPr="009C426D">
        <w:rPr>
          <w:rFonts w:ascii="Calibri" w:eastAsia="Times New Roman" w:hAnsi="Calibri" w:cs="Times New Roman"/>
          <w:noProof/>
        </w:rPr>
        <w:lastRenderedPageBreak/>
        <w:t xml:space="preserve">Insulin Levels in the Evaluation of the Insulin Response to Glucose in Diabetic and Nondiabetic Subjects *. 1967;46. </w:t>
      </w:r>
    </w:p>
    <w:p w14:paraId="1E080FAB"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2. </w:t>
      </w:r>
      <w:r w:rsidRPr="009C426D">
        <w:rPr>
          <w:rFonts w:ascii="Calibri" w:eastAsia="Times New Roman" w:hAnsi="Calibri" w:cs="Times New Roman"/>
          <w:noProof/>
        </w:rPr>
        <w:tab/>
        <w:t xml:space="preserve">Steffensen C, Pereira AM, Dekkers OM. Prevalence of hypercortisolism in type 2 diabetes patients : a systematic review and. 2016; </w:t>
      </w:r>
    </w:p>
    <w:p w14:paraId="364DD3A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3. </w:t>
      </w:r>
      <w:r w:rsidRPr="009C426D">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62BCD6C0"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4. </w:t>
      </w:r>
      <w:r w:rsidRPr="009C426D">
        <w:rPr>
          <w:rFonts w:ascii="Calibri" w:eastAsia="Times New Roman" w:hAnsi="Calibri" w:cs="Times New Roman"/>
          <w:noProof/>
        </w:rPr>
        <w:tab/>
        <w:t xml:space="preserve">Youssef WI, Mccullough AJ. Steatohepatitis in obese individuals. 2002;16:733–47. </w:t>
      </w:r>
    </w:p>
    <w:p w14:paraId="018768FB"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5. </w:t>
      </w:r>
      <w:r w:rsidRPr="009C426D">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42D327DF"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6. </w:t>
      </w:r>
      <w:r w:rsidRPr="009C426D">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39AD62D1"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7. </w:t>
      </w:r>
      <w:r w:rsidRPr="009C426D">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4BB4B1D5" w14:textId="7D9F21AD"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8. </w:t>
      </w:r>
      <w:r w:rsidRPr="009C426D">
        <w:rPr>
          <w:rFonts w:ascii="Calibri" w:eastAsia="Times New Roman" w:hAnsi="Calibri" w:cs="Times New Roman"/>
          <w:noProof/>
        </w:rPr>
        <w:tab/>
        <w:t xml:space="preserve">Hochberg I, Harvey I, Tran QT, Stephenson EJ, Barkan AL, Saltiel AR, Chandler WF, Bridges D. Gene expression changes in subcutaneous adipose tissue due to Cushing’s disease. J Mol Endocrinol. 2015;55:81–94. </w:t>
      </w:r>
    </w:p>
    <w:p w14:paraId="6E172446" w14:textId="5CDBF4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9. </w:t>
      </w:r>
      <w:r w:rsidRPr="009C426D">
        <w:rPr>
          <w:rFonts w:ascii="Calibri" w:eastAsia="Times New Roman" w:hAnsi="Calibri" w:cs="Times New Roman"/>
          <w:noProof/>
        </w:rPr>
        <w:tab/>
        <w:t xml:space="preserve">Schakman O, Kalista S, Barbé C, Loumaye A, Thissen JP. Glucocorticoid-induced skeletal muscle atrophy </w:t>
      </w:r>
      <w:r w:rsidRPr="009C426D">
        <w:rPr>
          <w:rFonts w:ascii="Oriya Sangam MN" w:eastAsia="Oriya Sangam MN" w:hAnsi="Oriya Sangam MN" w:cs="Oriya Sangam MN"/>
          <w:noProof/>
        </w:rPr>
        <w:t>ଝ</w:t>
      </w:r>
      <w:r w:rsidRPr="009C426D">
        <w:rPr>
          <w:rFonts w:ascii="Calibri" w:eastAsia="Times New Roman" w:hAnsi="Calibri" w:cs="Times New Roman"/>
          <w:noProof/>
        </w:rPr>
        <w:t xml:space="preserve">. Int J Biochem Cell Biol. Elsevier Ltd; 2013;45:2163–72. </w:t>
      </w:r>
    </w:p>
    <w:p w14:paraId="08D780DA"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0. </w:t>
      </w:r>
      <w:r w:rsidRPr="009C426D">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4E76E291"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1. </w:t>
      </w:r>
      <w:r w:rsidRPr="009C426D">
        <w:rPr>
          <w:rFonts w:ascii="Calibri" w:eastAsia="Times New Roman" w:hAnsi="Calibri" w:cs="Times New Roman"/>
          <w:noProof/>
        </w:rPr>
        <w:tab/>
        <w:t xml:space="preserve">Geer EB, Shen W, Gallagher D, Punyanitya M, Looker HC, Post KD, Freda PU. Female Patients with Cushing ’ s Disease. 2011;73:469–75. </w:t>
      </w:r>
    </w:p>
    <w:p w14:paraId="41DEB76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lastRenderedPageBreak/>
        <w:t xml:space="preserve">22. </w:t>
      </w:r>
      <w:r w:rsidRPr="009C426D">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182FE03D"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3. </w:t>
      </w:r>
      <w:r w:rsidRPr="009C426D">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7FBA3F80"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4. </w:t>
      </w:r>
      <w:r w:rsidRPr="009C426D">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27230C4F"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5. </w:t>
      </w:r>
      <w:r w:rsidRPr="009C426D">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069C0174" w14:textId="7D3E5491"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6. </w:t>
      </w:r>
      <w:r w:rsidRPr="009C426D">
        <w:rPr>
          <w:rFonts w:ascii="Calibri" w:eastAsia="Times New Roman" w:hAnsi="Calibri" w:cs="Times New Roman"/>
          <w:noProof/>
        </w:rPr>
        <w:tab/>
        <w:t xml:space="preserve">Zhang M, Hu T, Zhang S, Zhou L. Associations of Different Adipose Tissue Depots with Insulin Resistance : A Systematic Review and Meta-analysis of Observational Studies. Nat Publ Gr. Nature Publishing Group; 2015;1–6. </w:t>
      </w:r>
    </w:p>
    <w:p w14:paraId="29F06EF2"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7. </w:t>
      </w:r>
      <w:r w:rsidRPr="009C426D">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07DD0F69"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8. </w:t>
      </w:r>
      <w:r w:rsidRPr="009C426D">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46A4EC49"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9. </w:t>
      </w:r>
      <w:r w:rsidRPr="009C426D">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40098EC0"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0. </w:t>
      </w:r>
      <w:r w:rsidRPr="009C426D">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49B63A9C"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1. </w:t>
      </w:r>
      <w:r w:rsidRPr="009C426D">
        <w:rPr>
          <w:rFonts w:ascii="Calibri" w:eastAsia="Times New Roman" w:hAnsi="Calibri" w:cs="Times New Roman"/>
          <w:noProof/>
        </w:rPr>
        <w:tab/>
        <w:t xml:space="preserve">Edgerton DS, Kraft G, Smith M, Farmer B, Williams PE, Coate KC, Printz RL, Brien RMO, </w:t>
      </w:r>
      <w:r w:rsidRPr="009C426D">
        <w:rPr>
          <w:rFonts w:ascii="Calibri" w:eastAsia="Times New Roman" w:hAnsi="Calibri" w:cs="Times New Roman"/>
          <w:noProof/>
        </w:rPr>
        <w:lastRenderedPageBreak/>
        <w:t xml:space="preserve">Cherrington AD. Insulin ’ s direct hepatic effect explains the inhibition of glucose production caused by insulin secretion. 2017;2:1–14. </w:t>
      </w:r>
    </w:p>
    <w:p w14:paraId="6EF34ADC"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2. </w:t>
      </w:r>
      <w:r w:rsidRPr="009C426D">
        <w:rPr>
          <w:rFonts w:ascii="Calibri" w:eastAsia="Times New Roman" w:hAnsi="Calibri" w:cs="Times New Roman"/>
          <w:noProof/>
        </w:rPr>
        <w:tab/>
        <w:t xml:space="preserve">Corbit KC, Camporez JPG, Tran JL, Wilson CG, Lowe DA, Nordstrom SM, Ganeshan K, Perry RJ, Shulman GI, Jurczak MJ, et al. Adipocyte JAK2 mediates growth hormone – induced hepatic insulin resistance. 2017;2:1–14. </w:t>
      </w:r>
    </w:p>
    <w:p w14:paraId="068BD21C" w14:textId="7F3D7B3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3. </w:t>
      </w:r>
      <w:r w:rsidRPr="009C426D">
        <w:rPr>
          <w:rFonts w:ascii="Calibri" w:eastAsia="Times New Roman" w:hAnsi="Calibri" w:cs="Times New Roman"/>
          <w:noProof/>
        </w:rPr>
        <w:tab/>
        <w:t xml:space="preserve">Schoiswohl G, Stefanovic-Racic M, Menke MN, Wills RC, Surlow B a., Basantani MK, Sitnick MT, Cai L, Yazbeck CF, Stolz DB, et al. Impact of Reduced ATGL-Mediated Adipocyte Lipolysis on Obesity-Associated Insulin Resistance and Inflammation in Male Mice. Endocrinology. 2015;156:3610–24. </w:t>
      </w:r>
    </w:p>
    <w:p w14:paraId="3D083D2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4. </w:t>
      </w:r>
      <w:r w:rsidRPr="009C426D">
        <w:rPr>
          <w:rFonts w:ascii="Calibri" w:eastAsia="Times New Roman" w:hAnsi="Calibri" w:cs="Times New Roman"/>
          <w:noProof/>
        </w:rPr>
        <w:tab/>
        <w:t xml:space="preserve">Mueller KM, Hartmann K, Kaltenecker D, Vettorazzi S, Bauer M, Mauser L, Amann S, Jall S, Fischer K, Esterbauer H, et al. Adipocyte Glucocorticoid Receptor De fi ciency Attenuates Aging- and HFD-Induced Obesity and Impairs the Feeding-Fasting Transition. 2017;66:272–86. </w:t>
      </w:r>
    </w:p>
    <w:p w14:paraId="001E2DB4" w14:textId="36167AF8"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5. </w:t>
      </w:r>
      <w:r w:rsidRPr="009C426D">
        <w:rPr>
          <w:rFonts w:ascii="Calibri" w:eastAsia="Times New Roman" w:hAnsi="Calibri" w:cs="Times New Roman"/>
          <w:noProof/>
        </w:rPr>
        <w:tab/>
        <w:t>Shen Y, Roh HC, Kumari M, Rosen ED. Adipocyte glucocorticoid receptor is important in lipolysis and insulin resistance due to exogenous steroids , but not insulin resistance caused by high fat feeding. Mol Metab. Elsevie</w:t>
      </w:r>
      <w:r w:rsidR="00793FB9">
        <w:rPr>
          <w:rFonts w:ascii="Calibri" w:eastAsia="Times New Roman" w:hAnsi="Calibri" w:cs="Times New Roman"/>
          <w:noProof/>
        </w:rPr>
        <w:t>r GmbH; 2017.</w:t>
      </w:r>
    </w:p>
    <w:p w14:paraId="20CBF888"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6. </w:t>
      </w:r>
      <w:r w:rsidRPr="009C426D">
        <w:rPr>
          <w:rFonts w:ascii="Calibri" w:eastAsia="Times New Roman" w:hAnsi="Calibri" w:cs="Times New Roman"/>
          <w:noProof/>
        </w:rPr>
        <w:tab/>
        <w:t xml:space="preserve">Morgan SA et al. 11β-HSD1 is the major regulator of the tissue-specific effects of circulating glucocorticoid excess: Supporting Information. 2011;1–10. </w:t>
      </w:r>
    </w:p>
    <w:p w14:paraId="4C0A3E57" w14:textId="7E55A135"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7. </w:t>
      </w:r>
      <w:r w:rsidRPr="009C426D">
        <w:rPr>
          <w:rFonts w:ascii="Calibri" w:eastAsia="Times New Roman" w:hAnsi="Calibri" w:cs="Times New Roman"/>
          <w:noProof/>
        </w:rPr>
        <w:tab/>
        <w:t xml:space="preserve">Wang Y, Yan C, Liu L, Wang W, Du H, Fan W, Lutfy K, Jiang M, Friedman TC, Liu Y. 11 -Hydroxysteroid dehydrogenase type 1 shRNA ameliorates glucocorticoid-induced insulin resistance and lipolysis in mouse abdominal adipose tissue. AJP Endocrinol Metab. 2014;308:E84–95. </w:t>
      </w:r>
    </w:p>
    <w:p w14:paraId="40067C07"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8. </w:t>
      </w:r>
      <w:r w:rsidRPr="009C426D">
        <w:rPr>
          <w:rFonts w:ascii="Calibri" w:eastAsia="Times New Roman" w:hAnsi="Calibri" w:cs="Times New Roman"/>
          <w:noProof/>
        </w:rPr>
        <w:tab/>
        <w:t xml:space="preserve">Mcguinness OP, Ayala JE, Laughlin MR, Wasserman DH. NIH experiment in centralized mouse phenotyping : the Vanderbilt experience and recommendations for evaluating glucose homeostasis in the mouse. 2009;849–55. </w:t>
      </w:r>
    </w:p>
    <w:p w14:paraId="53D0EC0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9. </w:t>
      </w:r>
      <w:r w:rsidRPr="009C426D">
        <w:rPr>
          <w:rFonts w:ascii="Calibri" w:eastAsia="Times New Roman" w:hAnsi="Calibri" w:cs="Times New Roman"/>
          <w:noProof/>
        </w:rPr>
        <w:tab/>
        <w:t xml:space="preserve">Ayala JE, Bracy DP, Mcguinness OP, Wasserman DH. Considerations in the Design of Hyperinsulinemic- Euglycemic Clamps in the Conscious Mouse. 2006; </w:t>
      </w:r>
    </w:p>
    <w:p w14:paraId="10FB1645"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0. </w:t>
      </w:r>
      <w:r w:rsidRPr="009C426D">
        <w:rPr>
          <w:rFonts w:ascii="Calibri" w:eastAsia="Times New Roman" w:hAnsi="Calibri" w:cs="Times New Roman"/>
          <w:noProof/>
        </w:rPr>
        <w:tab/>
        <w:t xml:space="preserve">Halseth AMYE, Bracy DP, Wasserman DH, Amy E, Bracy DP, David H. Overexpression of hexokinase II increases insulin- and exercise-stimulated muscle glucose uptake in vivo. </w:t>
      </w:r>
      <w:r w:rsidRPr="009C426D">
        <w:rPr>
          <w:rFonts w:ascii="Calibri" w:eastAsia="Times New Roman" w:hAnsi="Calibri" w:cs="Times New Roman"/>
          <w:noProof/>
        </w:rPr>
        <w:lastRenderedPageBreak/>
        <w:t xml:space="preserve">1999; </w:t>
      </w:r>
    </w:p>
    <w:p w14:paraId="0B920D1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1. </w:t>
      </w:r>
      <w:r w:rsidRPr="009C426D">
        <w:rPr>
          <w:rFonts w:ascii="Calibri" w:eastAsia="Times New Roman" w:hAnsi="Calibri" w:cs="Times New Roman"/>
          <w:noProof/>
        </w:rPr>
        <w:tab/>
        <w:t xml:space="preserve">Kraegen E, James D, Jenkins A, Chisholm D. Dose-response curves for in vivo insulin sensitivity in individual tissues in rats. Am Physiol Soc. 1985;E353–E362. </w:t>
      </w:r>
    </w:p>
    <w:p w14:paraId="7D0DE647"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2. </w:t>
      </w:r>
      <w:r w:rsidRPr="009C426D">
        <w:rPr>
          <w:rFonts w:ascii="Calibri" w:eastAsia="Times New Roman" w:hAnsi="Calibri" w:cs="Times New Roman"/>
          <w:noProof/>
        </w:rPr>
        <w:tab/>
        <w:t xml:space="preserve">Chiang S-H, Chang L SA. TC10 and Insulin </w:t>
      </w:r>
      <w:r w:rsidRPr="009C426D">
        <w:rPr>
          <w:rFonts w:ascii="Calibri" w:eastAsia="Calibri" w:hAnsi="Calibri" w:cs="Calibri"/>
          <w:noProof/>
        </w:rPr>
        <w:t>‐</w:t>
      </w:r>
      <w:r w:rsidRPr="009C426D">
        <w:rPr>
          <w:rFonts w:ascii="Calibri" w:eastAsia="Times New Roman" w:hAnsi="Calibri" w:cs="Times New Roman"/>
          <w:noProof/>
        </w:rPr>
        <w:t xml:space="preserve"> Stimulated Glucose Transport. 2002;406:1257–62. </w:t>
      </w:r>
    </w:p>
    <w:p w14:paraId="19481C58" w14:textId="29BAAE52"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3. </w:t>
      </w:r>
      <w:r w:rsidRPr="009C426D">
        <w:rPr>
          <w:rFonts w:ascii="Calibri" w:eastAsia="Times New Roman" w:hAnsi="Calibri" w:cs="Times New Roman"/>
          <w:noProof/>
        </w:rPr>
        <w:tab/>
        <w:t xml:space="preserve">Lu B, Bridges D, Yang Y, Fisher K, Cheng A, Chang L, Meng Z, Lin J, Downes M, Yu RT, et al. Metabolic Crosstalk: molecular links between glycogen and lipid metabolism in obesity. Diabetes. 2014;63:1–49. </w:t>
      </w:r>
    </w:p>
    <w:p w14:paraId="7E741AD5"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4. </w:t>
      </w:r>
      <w:r w:rsidRPr="009C426D">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4736466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5. </w:t>
      </w:r>
      <w:r w:rsidRPr="009C426D">
        <w:rPr>
          <w:rFonts w:ascii="Calibri" w:eastAsia="Times New Roman" w:hAnsi="Calibri" w:cs="Times New Roman"/>
          <w:noProof/>
        </w:rPr>
        <w:tab/>
        <w:t xml:space="preserve">Kuo T, Chen T, Lee RA, Huynh N, Nguyen T, Broughton AE, Zhang D, Wang J. Pik3r1 Is Required for Glucocorticoid-Induced Perilipin 1 Phosphorylation in Lipid Droplet for Adipocyte Lipolysis. 2017;66:1601–10. </w:t>
      </w:r>
    </w:p>
    <w:p w14:paraId="0838B6EB"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6. </w:t>
      </w:r>
      <w:r w:rsidRPr="009C426D">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02CDF765"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7. </w:t>
      </w:r>
      <w:r w:rsidRPr="009C426D">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32987CA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8. </w:t>
      </w:r>
      <w:r w:rsidRPr="009C426D">
        <w:rPr>
          <w:rFonts w:ascii="Calibri" w:eastAsia="Times New Roman" w:hAnsi="Calibri" w:cs="Times New Roman"/>
          <w:noProof/>
        </w:rPr>
        <w:tab/>
        <w:t xml:space="preserve">Yan Y, Hou D, Zhao X, Liu J. Childhood Adiposity and Nonalcoholic Fatty Liver Disease in Adulthood. 2017;139. </w:t>
      </w:r>
    </w:p>
    <w:p w14:paraId="1EF253BC" w14:textId="162B0B0B"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9. </w:t>
      </w:r>
      <w:r w:rsidRPr="009C426D">
        <w:rPr>
          <w:rFonts w:ascii="Calibri" w:eastAsia="Times New Roman" w:hAnsi="Calibri" w:cs="Times New Roman"/>
          <w:noProof/>
        </w:rPr>
        <w:tab/>
        <w:t xml:space="preserve">Stender S, Kozlitina J, Nordestgaard BG, Tybjærg-hansen A, Hobbs HH, Cohen JC. Adiposity amplifies the genetic risk of fatty liver disease conferred by multiple loci. Nat Publ Gr. Nature Publishing Group; 2017;49:842–7. </w:t>
      </w:r>
    </w:p>
    <w:p w14:paraId="51830799" w14:textId="75AC5DA9"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0. </w:t>
      </w:r>
      <w:r w:rsidRPr="009C426D">
        <w:rPr>
          <w:rFonts w:ascii="Calibri" w:eastAsia="Times New Roman" w:hAnsi="Calibri" w:cs="Times New Roman"/>
          <w:noProof/>
        </w:rPr>
        <w:tab/>
        <w:t xml:space="preserve">Burke SJ, Batdorf HM, Eder AE, Karlstad MD, Burk DH, Noland RC, Floyd ZE, Collier JJ. Oral Corticosterone Administration Reduces Insulitis but Promotes Insulin Resistance and Hyperglycemia in Male Nonobese Diabetic Mice. Am J Pathol. American Society for </w:t>
      </w:r>
      <w:r w:rsidRPr="009C426D">
        <w:rPr>
          <w:rFonts w:ascii="Calibri" w:eastAsia="Times New Roman" w:hAnsi="Calibri" w:cs="Times New Roman"/>
          <w:noProof/>
        </w:rPr>
        <w:lastRenderedPageBreak/>
        <w:t xml:space="preserve">Investigative Pathology; 2017;187:614–26. </w:t>
      </w:r>
    </w:p>
    <w:p w14:paraId="2AC74A2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1. </w:t>
      </w:r>
      <w:r w:rsidRPr="009C426D">
        <w:rPr>
          <w:rFonts w:ascii="Calibri" w:eastAsia="Times New Roman" w:hAnsi="Calibri" w:cs="Times New Roman"/>
          <w:noProof/>
        </w:rPr>
        <w:tab/>
        <w:t xml:space="preserve">Nurjhan N, Consoli A, Gerich J. Increased Lipolysis and Its Consequences on Gluconeogenesis in Non-insulin-dependent Diabetes Mellitus. 1992;89:169–75. </w:t>
      </w:r>
    </w:p>
    <w:p w14:paraId="3A759922"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2. </w:t>
      </w:r>
      <w:r w:rsidRPr="009C426D">
        <w:rPr>
          <w:rFonts w:ascii="Calibri" w:eastAsia="Times New Roman" w:hAnsi="Calibri" w:cs="Times New Roman"/>
          <w:noProof/>
        </w:rPr>
        <w:tab/>
        <w:t xml:space="preserve">Nurjhan N, Campbell PJ, Kennedy FP, Miles JM, Gerich JE. Insulin Dose-Response Characteristics for Suppression of Glycerol Release and Conversion to Glucose in Humans. 1986;35:1326–31. </w:t>
      </w:r>
    </w:p>
    <w:p w14:paraId="4C807FB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3. </w:t>
      </w:r>
      <w:r w:rsidRPr="009C426D">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78AFC167"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4. </w:t>
      </w:r>
      <w:r w:rsidRPr="009C426D">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099B8249" w14:textId="2CD953F0"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5. </w:t>
      </w:r>
      <w:r w:rsidRPr="009C426D">
        <w:rPr>
          <w:rFonts w:ascii="Calibri" w:eastAsia="Times New Roman" w:hAnsi="Calibri" w:cs="Times New Roman"/>
          <w:noProof/>
        </w:rPr>
        <w:tab/>
        <w:t xml:space="preserve">Gaidhu MP, Anthony NM, Patel P, Hawke TJ, Ceddia RB. Dysregulation of lipolysis and lipid metabolism in visceral and subcutaneous adipocytes by high-fat diet: role of ATGL, HSL, and AMPK. Am J Physiol - Cell Physiol. 2010;298:C961–71. </w:t>
      </w:r>
    </w:p>
    <w:p w14:paraId="2DE1D35B" w14:textId="50293CAE"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6. </w:t>
      </w:r>
      <w:r w:rsidRPr="009C426D">
        <w:rPr>
          <w:rFonts w:ascii="Calibri" w:eastAsia="Times New Roman" w:hAnsi="Calibri" w:cs="Times New Roman"/>
          <w:noProof/>
        </w:rPr>
        <w:tab/>
        <w:t xml:space="preserve">Xu C, He J, Jiang H, Zu L, Zhai W, Pu S, Xu G. Direct effect of glucocorticoids on lipolysis in adipocytes. Mol Endocrinol. 2009;23:1161–70. </w:t>
      </w:r>
    </w:p>
    <w:p w14:paraId="4B7623AC"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7. </w:t>
      </w:r>
      <w:r w:rsidRPr="009C426D">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0E43609E" w14:textId="671DE199"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8. </w:t>
      </w:r>
      <w:r w:rsidRPr="009C426D">
        <w:rPr>
          <w:rFonts w:ascii="Calibri" w:eastAsia="Times New Roman" w:hAnsi="Calibri" w:cs="Times New Roman"/>
          <w:noProof/>
        </w:rPr>
        <w:tab/>
        <w:t xml:space="preserve">Campbell JE, Peckett AJ, D’souza AM, Hawke TJ, Riddell MC. Adipogenic and lipolytic effects of chronic glucocorticoid exposure. Am J Physiol Cell Physiol. 2011;300:C198-209. </w:t>
      </w:r>
    </w:p>
    <w:p w14:paraId="49DE4CCA"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9. </w:t>
      </w:r>
      <w:r w:rsidRPr="009C426D">
        <w:rPr>
          <w:rFonts w:ascii="Calibri" w:eastAsia="Times New Roman" w:hAnsi="Calibri" w:cs="Times New Roman"/>
          <w:noProof/>
        </w:rPr>
        <w:tab/>
        <w:t xml:space="preserve">Serr J, Suh Y, Lee K. Acute Up-Regulation of Adipose Triglyceride Lipase and Release of Non-Esterified Fatty Acids by Dexamethasone in Chicken Adipose Tissue. 2011;813–20. </w:t>
      </w:r>
    </w:p>
    <w:p w14:paraId="7034AE7B" w14:textId="77777777" w:rsidR="009C426D" w:rsidRPr="009C426D" w:rsidRDefault="009C426D" w:rsidP="009C426D">
      <w:pPr>
        <w:widowControl w:val="0"/>
        <w:autoSpaceDE w:val="0"/>
        <w:autoSpaceDN w:val="0"/>
        <w:adjustRightInd w:val="0"/>
        <w:spacing w:before="480"/>
        <w:ind w:left="640" w:hanging="640"/>
        <w:rPr>
          <w:rFonts w:ascii="Calibri" w:hAnsi="Calibri"/>
          <w:noProof/>
        </w:rPr>
      </w:pPr>
      <w:r w:rsidRPr="009C426D">
        <w:rPr>
          <w:rFonts w:ascii="Calibri" w:eastAsia="Times New Roman" w:hAnsi="Calibri" w:cs="Times New Roman"/>
          <w:noProof/>
        </w:rPr>
        <w:t xml:space="preserve">60. </w:t>
      </w:r>
      <w:r w:rsidRPr="009C426D">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w:t>
      </w:r>
      <w:r w:rsidRPr="009C426D">
        <w:rPr>
          <w:rFonts w:ascii="Calibri" w:eastAsia="Times New Roman" w:hAnsi="Calibri" w:cs="Times New Roman"/>
          <w:noProof/>
        </w:rPr>
        <w:lastRenderedPageBreak/>
        <w:t xml:space="preserve">Liver Physiol. 2012;302:850–63. </w:t>
      </w:r>
    </w:p>
    <w:p w14:paraId="01F2187C" w14:textId="5924B520" w:rsidR="009C426D" w:rsidRPr="006902F6" w:rsidRDefault="009C426D" w:rsidP="009C426D">
      <w:pPr>
        <w:widowControl w:val="0"/>
        <w:autoSpaceDE w:val="0"/>
        <w:autoSpaceDN w:val="0"/>
        <w:adjustRightInd w:val="0"/>
        <w:spacing w:before="480"/>
        <w:ind w:left="640" w:hanging="640"/>
        <w:rPr>
          <w:color w:val="000000" w:themeColor="text1"/>
        </w:rPr>
      </w:pPr>
      <w:r>
        <w:rPr>
          <w:color w:val="000000" w:themeColor="text1"/>
        </w:rPr>
        <w:fldChar w:fldCharType="end"/>
      </w:r>
    </w:p>
    <w:p w14:paraId="00AC6C9B" w14:textId="1AFDB42B" w:rsidR="000A4359" w:rsidRPr="006902F6" w:rsidRDefault="000A4359" w:rsidP="009C426D">
      <w:pPr>
        <w:widowControl w:val="0"/>
        <w:autoSpaceDE w:val="0"/>
        <w:autoSpaceDN w:val="0"/>
        <w:adjustRightInd w:val="0"/>
        <w:ind w:left="640" w:hanging="640"/>
        <w:rPr>
          <w:color w:val="000000" w:themeColor="text1"/>
        </w:rPr>
      </w:pPr>
    </w:p>
    <w:sectPr w:rsidR="000A4359" w:rsidRPr="006902F6" w:rsidSect="0060340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4D"/>
    <w:family w:val="roman"/>
    <w:notTrueType/>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E41"/>
    <w:rsid w:val="000112F1"/>
    <w:rsid w:val="00011801"/>
    <w:rsid w:val="00011A92"/>
    <w:rsid w:val="000121EF"/>
    <w:rsid w:val="00012271"/>
    <w:rsid w:val="0001238E"/>
    <w:rsid w:val="000128D5"/>
    <w:rsid w:val="00012C5E"/>
    <w:rsid w:val="000142AE"/>
    <w:rsid w:val="00015EDD"/>
    <w:rsid w:val="00022845"/>
    <w:rsid w:val="00023C6A"/>
    <w:rsid w:val="000243F3"/>
    <w:rsid w:val="00026A0B"/>
    <w:rsid w:val="00026D10"/>
    <w:rsid w:val="000271B6"/>
    <w:rsid w:val="00027D24"/>
    <w:rsid w:val="0003045A"/>
    <w:rsid w:val="0003155D"/>
    <w:rsid w:val="000324EB"/>
    <w:rsid w:val="00032D6E"/>
    <w:rsid w:val="000340DF"/>
    <w:rsid w:val="00034EA3"/>
    <w:rsid w:val="0003545C"/>
    <w:rsid w:val="00035700"/>
    <w:rsid w:val="000357EF"/>
    <w:rsid w:val="00036A86"/>
    <w:rsid w:val="00036DE6"/>
    <w:rsid w:val="0004242F"/>
    <w:rsid w:val="000437E3"/>
    <w:rsid w:val="000452F4"/>
    <w:rsid w:val="00045801"/>
    <w:rsid w:val="000511C5"/>
    <w:rsid w:val="00051469"/>
    <w:rsid w:val="00051E91"/>
    <w:rsid w:val="00053E04"/>
    <w:rsid w:val="00054F8A"/>
    <w:rsid w:val="00055153"/>
    <w:rsid w:val="000553E0"/>
    <w:rsid w:val="000568A8"/>
    <w:rsid w:val="000569DF"/>
    <w:rsid w:val="00056B9A"/>
    <w:rsid w:val="00062BF3"/>
    <w:rsid w:val="000630DD"/>
    <w:rsid w:val="00064776"/>
    <w:rsid w:val="00065189"/>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C82"/>
    <w:rsid w:val="0008709D"/>
    <w:rsid w:val="000900B9"/>
    <w:rsid w:val="000927D9"/>
    <w:rsid w:val="000930A7"/>
    <w:rsid w:val="000931CB"/>
    <w:rsid w:val="000935FF"/>
    <w:rsid w:val="000A0353"/>
    <w:rsid w:val="000A4359"/>
    <w:rsid w:val="000A74B0"/>
    <w:rsid w:val="000A7B19"/>
    <w:rsid w:val="000A7B51"/>
    <w:rsid w:val="000B0A44"/>
    <w:rsid w:val="000B1E71"/>
    <w:rsid w:val="000B34C8"/>
    <w:rsid w:val="000B433F"/>
    <w:rsid w:val="000B4772"/>
    <w:rsid w:val="000B4C29"/>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42FD"/>
    <w:rsid w:val="000E44CB"/>
    <w:rsid w:val="000E5562"/>
    <w:rsid w:val="000E64CC"/>
    <w:rsid w:val="000E75DF"/>
    <w:rsid w:val="000E763C"/>
    <w:rsid w:val="000E77D8"/>
    <w:rsid w:val="000F1903"/>
    <w:rsid w:val="000F30D3"/>
    <w:rsid w:val="000F4220"/>
    <w:rsid w:val="000F5238"/>
    <w:rsid w:val="000F63EF"/>
    <w:rsid w:val="000F7863"/>
    <w:rsid w:val="0010143F"/>
    <w:rsid w:val="00101A0C"/>
    <w:rsid w:val="00102275"/>
    <w:rsid w:val="00102AE6"/>
    <w:rsid w:val="00102DFF"/>
    <w:rsid w:val="00103552"/>
    <w:rsid w:val="001052AC"/>
    <w:rsid w:val="00105966"/>
    <w:rsid w:val="00105F63"/>
    <w:rsid w:val="00107E28"/>
    <w:rsid w:val="00110139"/>
    <w:rsid w:val="0011098A"/>
    <w:rsid w:val="00110C67"/>
    <w:rsid w:val="0011365C"/>
    <w:rsid w:val="001143CB"/>
    <w:rsid w:val="00114910"/>
    <w:rsid w:val="001157A4"/>
    <w:rsid w:val="0011694F"/>
    <w:rsid w:val="00123D9D"/>
    <w:rsid w:val="001240E0"/>
    <w:rsid w:val="001262A3"/>
    <w:rsid w:val="00127384"/>
    <w:rsid w:val="00131055"/>
    <w:rsid w:val="00131C99"/>
    <w:rsid w:val="00134768"/>
    <w:rsid w:val="00135ABC"/>
    <w:rsid w:val="00135DAB"/>
    <w:rsid w:val="00136710"/>
    <w:rsid w:val="00136CB1"/>
    <w:rsid w:val="0013727A"/>
    <w:rsid w:val="00137675"/>
    <w:rsid w:val="00137E5D"/>
    <w:rsid w:val="00140CE6"/>
    <w:rsid w:val="00142908"/>
    <w:rsid w:val="00142E5E"/>
    <w:rsid w:val="0014428B"/>
    <w:rsid w:val="001452FB"/>
    <w:rsid w:val="00145584"/>
    <w:rsid w:val="00146EBC"/>
    <w:rsid w:val="00146FAE"/>
    <w:rsid w:val="0015025A"/>
    <w:rsid w:val="00152294"/>
    <w:rsid w:val="0015242A"/>
    <w:rsid w:val="00153023"/>
    <w:rsid w:val="00155148"/>
    <w:rsid w:val="00160087"/>
    <w:rsid w:val="00161082"/>
    <w:rsid w:val="00163A9C"/>
    <w:rsid w:val="00166860"/>
    <w:rsid w:val="001669B6"/>
    <w:rsid w:val="0016700D"/>
    <w:rsid w:val="00171C95"/>
    <w:rsid w:val="00171F73"/>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6E54"/>
    <w:rsid w:val="001A055D"/>
    <w:rsid w:val="001A15CD"/>
    <w:rsid w:val="001A3544"/>
    <w:rsid w:val="001A4D05"/>
    <w:rsid w:val="001B175D"/>
    <w:rsid w:val="001B47E2"/>
    <w:rsid w:val="001B708C"/>
    <w:rsid w:val="001B7499"/>
    <w:rsid w:val="001C22CC"/>
    <w:rsid w:val="001C3F28"/>
    <w:rsid w:val="001C4119"/>
    <w:rsid w:val="001C4E38"/>
    <w:rsid w:val="001C4F76"/>
    <w:rsid w:val="001C7036"/>
    <w:rsid w:val="001D16EF"/>
    <w:rsid w:val="001D224D"/>
    <w:rsid w:val="001D4232"/>
    <w:rsid w:val="001D522A"/>
    <w:rsid w:val="001D5F06"/>
    <w:rsid w:val="001E3373"/>
    <w:rsid w:val="001E37D2"/>
    <w:rsid w:val="001E38F5"/>
    <w:rsid w:val="001E535C"/>
    <w:rsid w:val="001E582E"/>
    <w:rsid w:val="001E667A"/>
    <w:rsid w:val="001E66C4"/>
    <w:rsid w:val="001F0B65"/>
    <w:rsid w:val="001F2A82"/>
    <w:rsid w:val="001F42E8"/>
    <w:rsid w:val="001F75D4"/>
    <w:rsid w:val="00200AAF"/>
    <w:rsid w:val="00204913"/>
    <w:rsid w:val="00204D48"/>
    <w:rsid w:val="0020558A"/>
    <w:rsid w:val="002061D0"/>
    <w:rsid w:val="002063A6"/>
    <w:rsid w:val="00210C84"/>
    <w:rsid w:val="00213463"/>
    <w:rsid w:val="00213883"/>
    <w:rsid w:val="00215849"/>
    <w:rsid w:val="00222D60"/>
    <w:rsid w:val="00223EE4"/>
    <w:rsid w:val="00224DA7"/>
    <w:rsid w:val="00226332"/>
    <w:rsid w:val="002267D0"/>
    <w:rsid w:val="002314FC"/>
    <w:rsid w:val="00231FD5"/>
    <w:rsid w:val="002328AF"/>
    <w:rsid w:val="00233448"/>
    <w:rsid w:val="002350C4"/>
    <w:rsid w:val="00235D4F"/>
    <w:rsid w:val="00240C1C"/>
    <w:rsid w:val="002425CA"/>
    <w:rsid w:val="002447BC"/>
    <w:rsid w:val="0024487D"/>
    <w:rsid w:val="002479B0"/>
    <w:rsid w:val="00247CA3"/>
    <w:rsid w:val="00250376"/>
    <w:rsid w:val="0025088D"/>
    <w:rsid w:val="002533DD"/>
    <w:rsid w:val="00255615"/>
    <w:rsid w:val="00255829"/>
    <w:rsid w:val="00260B55"/>
    <w:rsid w:val="002611CB"/>
    <w:rsid w:val="00262479"/>
    <w:rsid w:val="00262B51"/>
    <w:rsid w:val="002633D8"/>
    <w:rsid w:val="00267A5B"/>
    <w:rsid w:val="00271BB3"/>
    <w:rsid w:val="00272418"/>
    <w:rsid w:val="00277EDC"/>
    <w:rsid w:val="00281590"/>
    <w:rsid w:val="00281A98"/>
    <w:rsid w:val="00284B8B"/>
    <w:rsid w:val="002854C2"/>
    <w:rsid w:val="0028607E"/>
    <w:rsid w:val="002874F0"/>
    <w:rsid w:val="0029021E"/>
    <w:rsid w:val="0029402D"/>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C48CB"/>
    <w:rsid w:val="002C609A"/>
    <w:rsid w:val="002C7060"/>
    <w:rsid w:val="002C7B71"/>
    <w:rsid w:val="002D1BC1"/>
    <w:rsid w:val="002D66EC"/>
    <w:rsid w:val="002D68F8"/>
    <w:rsid w:val="002D71E2"/>
    <w:rsid w:val="002E2D48"/>
    <w:rsid w:val="002E3AD9"/>
    <w:rsid w:val="002E544F"/>
    <w:rsid w:val="002E6E28"/>
    <w:rsid w:val="002E7680"/>
    <w:rsid w:val="002F744B"/>
    <w:rsid w:val="00300963"/>
    <w:rsid w:val="00300AB8"/>
    <w:rsid w:val="00301771"/>
    <w:rsid w:val="00302276"/>
    <w:rsid w:val="00305AF5"/>
    <w:rsid w:val="00305E69"/>
    <w:rsid w:val="00306B3E"/>
    <w:rsid w:val="00310724"/>
    <w:rsid w:val="0031165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37C3E"/>
    <w:rsid w:val="003413F3"/>
    <w:rsid w:val="00343149"/>
    <w:rsid w:val="0034365F"/>
    <w:rsid w:val="00350610"/>
    <w:rsid w:val="00351E0C"/>
    <w:rsid w:val="003534BC"/>
    <w:rsid w:val="00354461"/>
    <w:rsid w:val="00354C68"/>
    <w:rsid w:val="00354D4B"/>
    <w:rsid w:val="003563CC"/>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0741"/>
    <w:rsid w:val="0039092F"/>
    <w:rsid w:val="00390987"/>
    <w:rsid w:val="003939CA"/>
    <w:rsid w:val="003974C0"/>
    <w:rsid w:val="00397C20"/>
    <w:rsid w:val="003A151A"/>
    <w:rsid w:val="003A1715"/>
    <w:rsid w:val="003A1DC0"/>
    <w:rsid w:val="003A23D7"/>
    <w:rsid w:val="003A266B"/>
    <w:rsid w:val="003A2FE4"/>
    <w:rsid w:val="003A3404"/>
    <w:rsid w:val="003A3818"/>
    <w:rsid w:val="003A4693"/>
    <w:rsid w:val="003A5D40"/>
    <w:rsid w:val="003A5F27"/>
    <w:rsid w:val="003A61E9"/>
    <w:rsid w:val="003A6439"/>
    <w:rsid w:val="003A6B88"/>
    <w:rsid w:val="003B2D7B"/>
    <w:rsid w:val="003B435C"/>
    <w:rsid w:val="003B590B"/>
    <w:rsid w:val="003B61C1"/>
    <w:rsid w:val="003B79B9"/>
    <w:rsid w:val="003C0BA2"/>
    <w:rsid w:val="003C1125"/>
    <w:rsid w:val="003C185A"/>
    <w:rsid w:val="003C41CC"/>
    <w:rsid w:val="003C6D82"/>
    <w:rsid w:val="003D002F"/>
    <w:rsid w:val="003D0B7E"/>
    <w:rsid w:val="003D114B"/>
    <w:rsid w:val="003D1D28"/>
    <w:rsid w:val="003D2350"/>
    <w:rsid w:val="003D47F4"/>
    <w:rsid w:val="003D62C9"/>
    <w:rsid w:val="003D71E0"/>
    <w:rsid w:val="003E081E"/>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403442"/>
    <w:rsid w:val="00404C1E"/>
    <w:rsid w:val="00405122"/>
    <w:rsid w:val="004124D5"/>
    <w:rsid w:val="004205E6"/>
    <w:rsid w:val="00420BAA"/>
    <w:rsid w:val="0042409F"/>
    <w:rsid w:val="004255D4"/>
    <w:rsid w:val="004321B5"/>
    <w:rsid w:val="004329A2"/>
    <w:rsid w:val="00432F8B"/>
    <w:rsid w:val="00436127"/>
    <w:rsid w:val="004365F5"/>
    <w:rsid w:val="004405D4"/>
    <w:rsid w:val="00442BC1"/>
    <w:rsid w:val="0045045C"/>
    <w:rsid w:val="00450B3C"/>
    <w:rsid w:val="004512A8"/>
    <w:rsid w:val="00453B86"/>
    <w:rsid w:val="00454CA3"/>
    <w:rsid w:val="00456F44"/>
    <w:rsid w:val="004574B3"/>
    <w:rsid w:val="00461855"/>
    <w:rsid w:val="00461C26"/>
    <w:rsid w:val="0046570A"/>
    <w:rsid w:val="00467863"/>
    <w:rsid w:val="00467A1F"/>
    <w:rsid w:val="00471634"/>
    <w:rsid w:val="00472259"/>
    <w:rsid w:val="00472706"/>
    <w:rsid w:val="00472CEF"/>
    <w:rsid w:val="004763F1"/>
    <w:rsid w:val="00480A0E"/>
    <w:rsid w:val="00480B27"/>
    <w:rsid w:val="004810EC"/>
    <w:rsid w:val="004817F3"/>
    <w:rsid w:val="00481EB2"/>
    <w:rsid w:val="00485915"/>
    <w:rsid w:val="0048623D"/>
    <w:rsid w:val="0048656A"/>
    <w:rsid w:val="00486FEB"/>
    <w:rsid w:val="00487B74"/>
    <w:rsid w:val="00490E90"/>
    <w:rsid w:val="00491EA8"/>
    <w:rsid w:val="004924C0"/>
    <w:rsid w:val="004953F6"/>
    <w:rsid w:val="00497500"/>
    <w:rsid w:val="00497CD5"/>
    <w:rsid w:val="004A1153"/>
    <w:rsid w:val="004A26F2"/>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77E5"/>
    <w:rsid w:val="004B7FA0"/>
    <w:rsid w:val="004C0899"/>
    <w:rsid w:val="004C0A2B"/>
    <w:rsid w:val="004C1A5F"/>
    <w:rsid w:val="004C1D0E"/>
    <w:rsid w:val="004C2B87"/>
    <w:rsid w:val="004D0270"/>
    <w:rsid w:val="004D4B03"/>
    <w:rsid w:val="004D6061"/>
    <w:rsid w:val="004D7C6F"/>
    <w:rsid w:val="004E0CEB"/>
    <w:rsid w:val="004E4E85"/>
    <w:rsid w:val="004E5A90"/>
    <w:rsid w:val="004E699B"/>
    <w:rsid w:val="004E70A0"/>
    <w:rsid w:val="004F0663"/>
    <w:rsid w:val="004F0A5A"/>
    <w:rsid w:val="004F2825"/>
    <w:rsid w:val="004F5259"/>
    <w:rsid w:val="004F5A51"/>
    <w:rsid w:val="004F6386"/>
    <w:rsid w:val="004F7267"/>
    <w:rsid w:val="004F76E8"/>
    <w:rsid w:val="00501D0B"/>
    <w:rsid w:val="0050284B"/>
    <w:rsid w:val="005037E7"/>
    <w:rsid w:val="0050399D"/>
    <w:rsid w:val="005051DF"/>
    <w:rsid w:val="005074CE"/>
    <w:rsid w:val="00507B4E"/>
    <w:rsid w:val="00510496"/>
    <w:rsid w:val="005104B1"/>
    <w:rsid w:val="005127CC"/>
    <w:rsid w:val="00517A7B"/>
    <w:rsid w:val="00521ABA"/>
    <w:rsid w:val="00522C09"/>
    <w:rsid w:val="00523A8C"/>
    <w:rsid w:val="00527BDE"/>
    <w:rsid w:val="005301E9"/>
    <w:rsid w:val="005354F7"/>
    <w:rsid w:val="0053656B"/>
    <w:rsid w:val="005370ED"/>
    <w:rsid w:val="00537182"/>
    <w:rsid w:val="00541DF0"/>
    <w:rsid w:val="00542DA7"/>
    <w:rsid w:val="00543688"/>
    <w:rsid w:val="00546DA6"/>
    <w:rsid w:val="005479F4"/>
    <w:rsid w:val="005503C3"/>
    <w:rsid w:val="00553155"/>
    <w:rsid w:val="00562E5E"/>
    <w:rsid w:val="005647A8"/>
    <w:rsid w:val="00566E30"/>
    <w:rsid w:val="00567887"/>
    <w:rsid w:val="0057116C"/>
    <w:rsid w:val="005727CB"/>
    <w:rsid w:val="00575375"/>
    <w:rsid w:val="005801D2"/>
    <w:rsid w:val="0058035C"/>
    <w:rsid w:val="005825E1"/>
    <w:rsid w:val="00590287"/>
    <w:rsid w:val="00590707"/>
    <w:rsid w:val="00591D9C"/>
    <w:rsid w:val="005920A2"/>
    <w:rsid w:val="0059420F"/>
    <w:rsid w:val="00594709"/>
    <w:rsid w:val="005956EB"/>
    <w:rsid w:val="005A1A61"/>
    <w:rsid w:val="005A20F7"/>
    <w:rsid w:val="005A4E16"/>
    <w:rsid w:val="005A56DF"/>
    <w:rsid w:val="005A6A0D"/>
    <w:rsid w:val="005A7212"/>
    <w:rsid w:val="005B27C0"/>
    <w:rsid w:val="005B3B55"/>
    <w:rsid w:val="005B3CB7"/>
    <w:rsid w:val="005B407C"/>
    <w:rsid w:val="005B4155"/>
    <w:rsid w:val="005B74E1"/>
    <w:rsid w:val="005C0A20"/>
    <w:rsid w:val="005C5A21"/>
    <w:rsid w:val="005C5DE1"/>
    <w:rsid w:val="005C636B"/>
    <w:rsid w:val="005C652C"/>
    <w:rsid w:val="005C79C2"/>
    <w:rsid w:val="005D02F1"/>
    <w:rsid w:val="005D4ED9"/>
    <w:rsid w:val="005D752F"/>
    <w:rsid w:val="005E120F"/>
    <w:rsid w:val="005E203C"/>
    <w:rsid w:val="005E564D"/>
    <w:rsid w:val="005E61F3"/>
    <w:rsid w:val="005F037C"/>
    <w:rsid w:val="005F31FC"/>
    <w:rsid w:val="005F70A5"/>
    <w:rsid w:val="005F7122"/>
    <w:rsid w:val="00600D9E"/>
    <w:rsid w:val="0060130F"/>
    <w:rsid w:val="0060314C"/>
    <w:rsid w:val="00603402"/>
    <w:rsid w:val="00605595"/>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4A74"/>
    <w:rsid w:val="00627CF3"/>
    <w:rsid w:val="0063077D"/>
    <w:rsid w:val="0063145C"/>
    <w:rsid w:val="006322C2"/>
    <w:rsid w:val="0063292F"/>
    <w:rsid w:val="00632E3F"/>
    <w:rsid w:val="00633BB2"/>
    <w:rsid w:val="006347AE"/>
    <w:rsid w:val="00637B3B"/>
    <w:rsid w:val="00637F63"/>
    <w:rsid w:val="0064019A"/>
    <w:rsid w:val="0064248A"/>
    <w:rsid w:val="00642BDD"/>
    <w:rsid w:val="0064405D"/>
    <w:rsid w:val="006526D2"/>
    <w:rsid w:val="006531C6"/>
    <w:rsid w:val="00656284"/>
    <w:rsid w:val="00656421"/>
    <w:rsid w:val="0065666C"/>
    <w:rsid w:val="00663180"/>
    <w:rsid w:val="0066427F"/>
    <w:rsid w:val="00671F00"/>
    <w:rsid w:val="00672D5C"/>
    <w:rsid w:val="0067415E"/>
    <w:rsid w:val="00676F9B"/>
    <w:rsid w:val="006823E6"/>
    <w:rsid w:val="0068334D"/>
    <w:rsid w:val="00683BA7"/>
    <w:rsid w:val="00685010"/>
    <w:rsid w:val="00685ED5"/>
    <w:rsid w:val="006860F0"/>
    <w:rsid w:val="006876BF"/>
    <w:rsid w:val="00687875"/>
    <w:rsid w:val="006902F6"/>
    <w:rsid w:val="00695B7E"/>
    <w:rsid w:val="00697E30"/>
    <w:rsid w:val="006A09C3"/>
    <w:rsid w:val="006A1504"/>
    <w:rsid w:val="006A22A1"/>
    <w:rsid w:val="006A25B6"/>
    <w:rsid w:val="006A475E"/>
    <w:rsid w:val="006B18E4"/>
    <w:rsid w:val="006B237B"/>
    <w:rsid w:val="006B351B"/>
    <w:rsid w:val="006B4227"/>
    <w:rsid w:val="006C0BFE"/>
    <w:rsid w:val="006C62DC"/>
    <w:rsid w:val="006C65B9"/>
    <w:rsid w:val="006D0678"/>
    <w:rsid w:val="006D0CBA"/>
    <w:rsid w:val="006D3C53"/>
    <w:rsid w:val="006E12A6"/>
    <w:rsid w:val="006E2EF1"/>
    <w:rsid w:val="006E32B3"/>
    <w:rsid w:val="006E32EE"/>
    <w:rsid w:val="006E4062"/>
    <w:rsid w:val="006E4F40"/>
    <w:rsid w:val="006E5872"/>
    <w:rsid w:val="006E71BA"/>
    <w:rsid w:val="006F1F4C"/>
    <w:rsid w:val="006F2C91"/>
    <w:rsid w:val="006F5ADF"/>
    <w:rsid w:val="006F6BBD"/>
    <w:rsid w:val="00701AA5"/>
    <w:rsid w:val="0070286A"/>
    <w:rsid w:val="00702B59"/>
    <w:rsid w:val="00703169"/>
    <w:rsid w:val="0070396E"/>
    <w:rsid w:val="00706144"/>
    <w:rsid w:val="007069CE"/>
    <w:rsid w:val="00711CDF"/>
    <w:rsid w:val="007126DC"/>
    <w:rsid w:val="00712BC9"/>
    <w:rsid w:val="00716B06"/>
    <w:rsid w:val="007176B8"/>
    <w:rsid w:val="00724905"/>
    <w:rsid w:val="00724E04"/>
    <w:rsid w:val="0072578B"/>
    <w:rsid w:val="00725F4C"/>
    <w:rsid w:val="007309A3"/>
    <w:rsid w:val="00730EFF"/>
    <w:rsid w:val="00733364"/>
    <w:rsid w:val="00737415"/>
    <w:rsid w:val="007374F3"/>
    <w:rsid w:val="0074199E"/>
    <w:rsid w:val="00741E67"/>
    <w:rsid w:val="00747024"/>
    <w:rsid w:val="00750B73"/>
    <w:rsid w:val="00750F89"/>
    <w:rsid w:val="00751CFD"/>
    <w:rsid w:val="0075740D"/>
    <w:rsid w:val="007575E6"/>
    <w:rsid w:val="00760D9B"/>
    <w:rsid w:val="007637C8"/>
    <w:rsid w:val="00764F12"/>
    <w:rsid w:val="0077103B"/>
    <w:rsid w:val="007724A7"/>
    <w:rsid w:val="0077356E"/>
    <w:rsid w:val="00776554"/>
    <w:rsid w:val="00776581"/>
    <w:rsid w:val="0078016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A0C"/>
    <w:rsid w:val="007B09BB"/>
    <w:rsid w:val="007B0FD8"/>
    <w:rsid w:val="007B1901"/>
    <w:rsid w:val="007B3667"/>
    <w:rsid w:val="007B4792"/>
    <w:rsid w:val="007B4DC9"/>
    <w:rsid w:val="007B55F7"/>
    <w:rsid w:val="007B62CF"/>
    <w:rsid w:val="007B76B7"/>
    <w:rsid w:val="007C0C14"/>
    <w:rsid w:val="007C16F2"/>
    <w:rsid w:val="007C32FE"/>
    <w:rsid w:val="007C42F4"/>
    <w:rsid w:val="007C485A"/>
    <w:rsid w:val="007C50E7"/>
    <w:rsid w:val="007C5B21"/>
    <w:rsid w:val="007C6BD9"/>
    <w:rsid w:val="007D05BD"/>
    <w:rsid w:val="007D159C"/>
    <w:rsid w:val="007D1B1B"/>
    <w:rsid w:val="007D1F53"/>
    <w:rsid w:val="007D2A5B"/>
    <w:rsid w:val="007D32A7"/>
    <w:rsid w:val="007D4828"/>
    <w:rsid w:val="007D5D9F"/>
    <w:rsid w:val="007E0200"/>
    <w:rsid w:val="007E4B44"/>
    <w:rsid w:val="007E5C4E"/>
    <w:rsid w:val="007F057A"/>
    <w:rsid w:val="007F3B2E"/>
    <w:rsid w:val="007F5482"/>
    <w:rsid w:val="007F7779"/>
    <w:rsid w:val="00801511"/>
    <w:rsid w:val="0080566A"/>
    <w:rsid w:val="00805A59"/>
    <w:rsid w:val="008070E2"/>
    <w:rsid w:val="00807CEF"/>
    <w:rsid w:val="00811966"/>
    <w:rsid w:val="00813742"/>
    <w:rsid w:val="008143F2"/>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4EA2"/>
    <w:rsid w:val="008655DB"/>
    <w:rsid w:val="00867D65"/>
    <w:rsid w:val="00870FC0"/>
    <w:rsid w:val="008720CF"/>
    <w:rsid w:val="00873530"/>
    <w:rsid w:val="00873DCF"/>
    <w:rsid w:val="008743C7"/>
    <w:rsid w:val="0087544B"/>
    <w:rsid w:val="00875A27"/>
    <w:rsid w:val="00877762"/>
    <w:rsid w:val="0088114F"/>
    <w:rsid w:val="00881ECD"/>
    <w:rsid w:val="00883597"/>
    <w:rsid w:val="00883A07"/>
    <w:rsid w:val="0088611F"/>
    <w:rsid w:val="00887944"/>
    <w:rsid w:val="00891630"/>
    <w:rsid w:val="0089314D"/>
    <w:rsid w:val="008933D9"/>
    <w:rsid w:val="008943A7"/>
    <w:rsid w:val="00895D92"/>
    <w:rsid w:val="008A2638"/>
    <w:rsid w:val="008A2DC1"/>
    <w:rsid w:val="008A4288"/>
    <w:rsid w:val="008A5431"/>
    <w:rsid w:val="008B2BE4"/>
    <w:rsid w:val="008B6CAB"/>
    <w:rsid w:val="008B71EA"/>
    <w:rsid w:val="008B7F23"/>
    <w:rsid w:val="008C3E9A"/>
    <w:rsid w:val="008C41F3"/>
    <w:rsid w:val="008C70EE"/>
    <w:rsid w:val="008D3DC3"/>
    <w:rsid w:val="008D4D8A"/>
    <w:rsid w:val="008D6B15"/>
    <w:rsid w:val="008E232E"/>
    <w:rsid w:val="008E2917"/>
    <w:rsid w:val="008E3983"/>
    <w:rsid w:val="008F1032"/>
    <w:rsid w:val="008F2896"/>
    <w:rsid w:val="008F39C5"/>
    <w:rsid w:val="008F6355"/>
    <w:rsid w:val="00900242"/>
    <w:rsid w:val="00900B8C"/>
    <w:rsid w:val="00902E88"/>
    <w:rsid w:val="00903291"/>
    <w:rsid w:val="009055D7"/>
    <w:rsid w:val="0090644F"/>
    <w:rsid w:val="009115EE"/>
    <w:rsid w:val="00914AF8"/>
    <w:rsid w:val="00914D17"/>
    <w:rsid w:val="00915C5C"/>
    <w:rsid w:val="00916395"/>
    <w:rsid w:val="00916A30"/>
    <w:rsid w:val="00922899"/>
    <w:rsid w:val="009240AB"/>
    <w:rsid w:val="00924AB8"/>
    <w:rsid w:val="0092524A"/>
    <w:rsid w:val="00925F4F"/>
    <w:rsid w:val="0093161D"/>
    <w:rsid w:val="009324FB"/>
    <w:rsid w:val="009328A5"/>
    <w:rsid w:val="00935654"/>
    <w:rsid w:val="0094028A"/>
    <w:rsid w:val="009402FD"/>
    <w:rsid w:val="00944696"/>
    <w:rsid w:val="00945214"/>
    <w:rsid w:val="00946384"/>
    <w:rsid w:val="0095015B"/>
    <w:rsid w:val="0095154D"/>
    <w:rsid w:val="00952BDA"/>
    <w:rsid w:val="00954EF7"/>
    <w:rsid w:val="00956EEA"/>
    <w:rsid w:val="00960D10"/>
    <w:rsid w:val="00963BC7"/>
    <w:rsid w:val="0096431C"/>
    <w:rsid w:val="00964FE1"/>
    <w:rsid w:val="00966BFA"/>
    <w:rsid w:val="009672A8"/>
    <w:rsid w:val="009706A0"/>
    <w:rsid w:val="00970F9D"/>
    <w:rsid w:val="009714AF"/>
    <w:rsid w:val="00973CF3"/>
    <w:rsid w:val="0097462F"/>
    <w:rsid w:val="00976FAB"/>
    <w:rsid w:val="0097704B"/>
    <w:rsid w:val="0097721A"/>
    <w:rsid w:val="009774BB"/>
    <w:rsid w:val="00980A1E"/>
    <w:rsid w:val="00982B9A"/>
    <w:rsid w:val="0098301F"/>
    <w:rsid w:val="009846E2"/>
    <w:rsid w:val="00990237"/>
    <w:rsid w:val="00990F5E"/>
    <w:rsid w:val="00993BF0"/>
    <w:rsid w:val="00995D4C"/>
    <w:rsid w:val="009975FB"/>
    <w:rsid w:val="009A2D69"/>
    <w:rsid w:val="009B1258"/>
    <w:rsid w:val="009B18AB"/>
    <w:rsid w:val="009B558D"/>
    <w:rsid w:val="009B5F06"/>
    <w:rsid w:val="009B6BCE"/>
    <w:rsid w:val="009C06B4"/>
    <w:rsid w:val="009C0FE5"/>
    <w:rsid w:val="009C426D"/>
    <w:rsid w:val="009C4477"/>
    <w:rsid w:val="009C4CFA"/>
    <w:rsid w:val="009C512E"/>
    <w:rsid w:val="009C5643"/>
    <w:rsid w:val="009C5B00"/>
    <w:rsid w:val="009D0623"/>
    <w:rsid w:val="009D142B"/>
    <w:rsid w:val="009D1C59"/>
    <w:rsid w:val="009D230D"/>
    <w:rsid w:val="009D3CB8"/>
    <w:rsid w:val="009D44D5"/>
    <w:rsid w:val="009D4848"/>
    <w:rsid w:val="009D491B"/>
    <w:rsid w:val="009D4F4B"/>
    <w:rsid w:val="009E06A7"/>
    <w:rsid w:val="009E1130"/>
    <w:rsid w:val="009E166C"/>
    <w:rsid w:val="009E2596"/>
    <w:rsid w:val="009E542F"/>
    <w:rsid w:val="009E5B00"/>
    <w:rsid w:val="009F020A"/>
    <w:rsid w:val="009F043D"/>
    <w:rsid w:val="009F155F"/>
    <w:rsid w:val="009F238C"/>
    <w:rsid w:val="009F4B82"/>
    <w:rsid w:val="009F7868"/>
    <w:rsid w:val="009F7DBE"/>
    <w:rsid w:val="00A04798"/>
    <w:rsid w:val="00A052C7"/>
    <w:rsid w:val="00A05922"/>
    <w:rsid w:val="00A06883"/>
    <w:rsid w:val="00A06D11"/>
    <w:rsid w:val="00A110DA"/>
    <w:rsid w:val="00A112BE"/>
    <w:rsid w:val="00A11703"/>
    <w:rsid w:val="00A139E3"/>
    <w:rsid w:val="00A141FF"/>
    <w:rsid w:val="00A1488D"/>
    <w:rsid w:val="00A14D1A"/>
    <w:rsid w:val="00A1503D"/>
    <w:rsid w:val="00A16297"/>
    <w:rsid w:val="00A175FD"/>
    <w:rsid w:val="00A178E1"/>
    <w:rsid w:val="00A21B12"/>
    <w:rsid w:val="00A23F57"/>
    <w:rsid w:val="00A23FC6"/>
    <w:rsid w:val="00A25600"/>
    <w:rsid w:val="00A2566C"/>
    <w:rsid w:val="00A26C3C"/>
    <w:rsid w:val="00A309CE"/>
    <w:rsid w:val="00A30B06"/>
    <w:rsid w:val="00A30D19"/>
    <w:rsid w:val="00A31A46"/>
    <w:rsid w:val="00A32378"/>
    <w:rsid w:val="00A328CA"/>
    <w:rsid w:val="00A32C48"/>
    <w:rsid w:val="00A3343F"/>
    <w:rsid w:val="00A346DE"/>
    <w:rsid w:val="00A41E22"/>
    <w:rsid w:val="00A42C45"/>
    <w:rsid w:val="00A43963"/>
    <w:rsid w:val="00A4746A"/>
    <w:rsid w:val="00A512EC"/>
    <w:rsid w:val="00A51C76"/>
    <w:rsid w:val="00A61718"/>
    <w:rsid w:val="00A61850"/>
    <w:rsid w:val="00A621EB"/>
    <w:rsid w:val="00A6431D"/>
    <w:rsid w:val="00A6710F"/>
    <w:rsid w:val="00A70C8F"/>
    <w:rsid w:val="00A7248A"/>
    <w:rsid w:val="00A7294B"/>
    <w:rsid w:val="00A73F99"/>
    <w:rsid w:val="00A7582B"/>
    <w:rsid w:val="00A7651B"/>
    <w:rsid w:val="00A7765F"/>
    <w:rsid w:val="00A778B2"/>
    <w:rsid w:val="00A804DB"/>
    <w:rsid w:val="00A80864"/>
    <w:rsid w:val="00A810A9"/>
    <w:rsid w:val="00A81B12"/>
    <w:rsid w:val="00A81DE1"/>
    <w:rsid w:val="00A82500"/>
    <w:rsid w:val="00A8479A"/>
    <w:rsid w:val="00A85F60"/>
    <w:rsid w:val="00A86FD2"/>
    <w:rsid w:val="00A8754F"/>
    <w:rsid w:val="00A90B16"/>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9E1"/>
    <w:rsid w:val="00AC1A84"/>
    <w:rsid w:val="00AC2751"/>
    <w:rsid w:val="00AC50CF"/>
    <w:rsid w:val="00AD52D6"/>
    <w:rsid w:val="00AD5ECE"/>
    <w:rsid w:val="00AE0BD5"/>
    <w:rsid w:val="00AE15B3"/>
    <w:rsid w:val="00AE40D4"/>
    <w:rsid w:val="00AE5032"/>
    <w:rsid w:val="00AE79F4"/>
    <w:rsid w:val="00AF03AD"/>
    <w:rsid w:val="00AF26D9"/>
    <w:rsid w:val="00AF38A7"/>
    <w:rsid w:val="00AF45C9"/>
    <w:rsid w:val="00AF499F"/>
    <w:rsid w:val="00AF49F3"/>
    <w:rsid w:val="00B02A62"/>
    <w:rsid w:val="00B04166"/>
    <w:rsid w:val="00B05BA1"/>
    <w:rsid w:val="00B06214"/>
    <w:rsid w:val="00B06A76"/>
    <w:rsid w:val="00B0745B"/>
    <w:rsid w:val="00B106A3"/>
    <w:rsid w:val="00B10CEC"/>
    <w:rsid w:val="00B12159"/>
    <w:rsid w:val="00B15F4F"/>
    <w:rsid w:val="00B170D5"/>
    <w:rsid w:val="00B211F2"/>
    <w:rsid w:val="00B21E33"/>
    <w:rsid w:val="00B2448B"/>
    <w:rsid w:val="00B2460D"/>
    <w:rsid w:val="00B25F58"/>
    <w:rsid w:val="00B3095B"/>
    <w:rsid w:val="00B32428"/>
    <w:rsid w:val="00B32E07"/>
    <w:rsid w:val="00B333CF"/>
    <w:rsid w:val="00B3347B"/>
    <w:rsid w:val="00B34443"/>
    <w:rsid w:val="00B34566"/>
    <w:rsid w:val="00B3692D"/>
    <w:rsid w:val="00B400F3"/>
    <w:rsid w:val="00B40FA2"/>
    <w:rsid w:val="00B42814"/>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28EF"/>
    <w:rsid w:val="00B92BA0"/>
    <w:rsid w:val="00B92FF3"/>
    <w:rsid w:val="00B93D95"/>
    <w:rsid w:val="00B93FB7"/>
    <w:rsid w:val="00B95085"/>
    <w:rsid w:val="00B96AB4"/>
    <w:rsid w:val="00B96BDB"/>
    <w:rsid w:val="00B97DA4"/>
    <w:rsid w:val="00B97F49"/>
    <w:rsid w:val="00BA1028"/>
    <w:rsid w:val="00BA16F5"/>
    <w:rsid w:val="00BA2136"/>
    <w:rsid w:val="00BA5577"/>
    <w:rsid w:val="00BA670F"/>
    <w:rsid w:val="00BA7708"/>
    <w:rsid w:val="00BB237E"/>
    <w:rsid w:val="00BB3D94"/>
    <w:rsid w:val="00BB3E98"/>
    <w:rsid w:val="00BB49E1"/>
    <w:rsid w:val="00BB4EFB"/>
    <w:rsid w:val="00BC0504"/>
    <w:rsid w:val="00BC08E9"/>
    <w:rsid w:val="00BC1E1F"/>
    <w:rsid w:val="00BC1E8F"/>
    <w:rsid w:val="00BC77B6"/>
    <w:rsid w:val="00BD2B9E"/>
    <w:rsid w:val="00BD3767"/>
    <w:rsid w:val="00BD529C"/>
    <w:rsid w:val="00BD550C"/>
    <w:rsid w:val="00BD56C3"/>
    <w:rsid w:val="00BD6ED7"/>
    <w:rsid w:val="00BE2B3F"/>
    <w:rsid w:val="00BE407E"/>
    <w:rsid w:val="00BE5239"/>
    <w:rsid w:val="00BF0EAB"/>
    <w:rsid w:val="00BF3286"/>
    <w:rsid w:val="00BF4435"/>
    <w:rsid w:val="00BF554F"/>
    <w:rsid w:val="00C01656"/>
    <w:rsid w:val="00C05811"/>
    <w:rsid w:val="00C06867"/>
    <w:rsid w:val="00C06BC3"/>
    <w:rsid w:val="00C073C8"/>
    <w:rsid w:val="00C10BCE"/>
    <w:rsid w:val="00C1438E"/>
    <w:rsid w:val="00C15F0C"/>
    <w:rsid w:val="00C224FC"/>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2EE3"/>
    <w:rsid w:val="00C66C31"/>
    <w:rsid w:val="00C6726E"/>
    <w:rsid w:val="00C67C4D"/>
    <w:rsid w:val="00C70427"/>
    <w:rsid w:val="00C7096B"/>
    <w:rsid w:val="00C70A9A"/>
    <w:rsid w:val="00C722ED"/>
    <w:rsid w:val="00C72565"/>
    <w:rsid w:val="00C7563E"/>
    <w:rsid w:val="00C8304F"/>
    <w:rsid w:val="00C83D0B"/>
    <w:rsid w:val="00C86E77"/>
    <w:rsid w:val="00C902E7"/>
    <w:rsid w:val="00C916B8"/>
    <w:rsid w:val="00C919D6"/>
    <w:rsid w:val="00C927B2"/>
    <w:rsid w:val="00C92899"/>
    <w:rsid w:val="00C94253"/>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3448"/>
    <w:rsid w:val="00CD3990"/>
    <w:rsid w:val="00CD611F"/>
    <w:rsid w:val="00CD6325"/>
    <w:rsid w:val="00CD6CE7"/>
    <w:rsid w:val="00CE2539"/>
    <w:rsid w:val="00CE26FC"/>
    <w:rsid w:val="00CE75F3"/>
    <w:rsid w:val="00CE7C8E"/>
    <w:rsid w:val="00CF053C"/>
    <w:rsid w:val="00CF17E0"/>
    <w:rsid w:val="00CF1D25"/>
    <w:rsid w:val="00CF4595"/>
    <w:rsid w:val="00CF4D79"/>
    <w:rsid w:val="00CF5691"/>
    <w:rsid w:val="00CF5A89"/>
    <w:rsid w:val="00CF7C3D"/>
    <w:rsid w:val="00D00E7A"/>
    <w:rsid w:val="00D0110F"/>
    <w:rsid w:val="00D017B8"/>
    <w:rsid w:val="00D01CE5"/>
    <w:rsid w:val="00D02AAC"/>
    <w:rsid w:val="00D02E18"/>
    <w:rsid w:val="00D03BDE"/>
    <w:rsid w:val="00D0401E"/>
    <w:rsid w:val="00D041BF"/>
    <w:rsid w:val="00D04C6D"/>
    <w:rsid w:val="00D1071D"/>
    <w:rsid w:val="00D107EC"/>
    <w:rsid w:val="00D10E7F"/>
    <w:rsid w:val="00D1207D"/>
    <w:rsid w:val="00D149BB"/>
    <w:rsid w:val="00D165AB"/>
    <w:rsid w:val="00D20207"/>
    <w:rsid w:val="00D20CE2"/>
    <w:rsid w:val="00D23330"/>
    <w:rsid w:val="00D23A97"/>
    <w:rsid w:val="00D23BC2"/>
    <w:rsid w:val="00D24DAD"/>
    <w:rsid w:val="00D25531"/>
    <w:rsid w:val="00D25F05"/>
    <w:rsid w:val="00D26519"/>
    <w:rsid w:val="00D30A23"/>
    <w:rsid w:val="00D3156D"/>
    <w:rsid w:val="00D3224A"/>
    <w:rsid w:val="00D32519"/>
    <w:rsid w:val="00D35CB0"/>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2698"/>
    <w:rsid w:val="00D6308A"/>
    <w:rsid w:val="00D64434"/>
    <w:rsid w:val="00D646E1"/>
    <w:rsid w:val="00D64F02"/>
    <w:rsid w:val="00D66432"/>
    <w:rsid w:val="00D6661E"/>
    <w:rsid w:val="00D674AB"/>
    <w:rsid w:val="00D71DBB"/>
    <w:rsid w:val="00D72050"/>
    <w:rsid w:val="00D72260"/>
    <w:rsid w:val="00D728DE"/>
    <w:rsid w:val="00D72995"/>
    <w:rsid w:val="00D736A1"/>
    <w:rsid w:val="00D75C3F"/>
    <w:rsid w:val="00D75EF8"/>
    <w:rsid w:val="00D76442"/>
    <w:rsid w:val="00D770B9"/>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62D5"/>
    <w:rsid w:val="00DC1AE5"/>
    <w:rsid w:val="00DC4AF1"/>
    <w:rsid w:val="00DD0073"/>
    <w:rsid w:val="00DD385B"/>
    <w:rsid w:val="00DD413F"/>
    <w:rsid w:val="00DD4CD8"/>
    <w:rsid w:val="00DD6FC3"/>
    <w:rsid w:val="00DD7567"/>
    <w:rsid w:val="00DD765C"/>
    <w:rsid w:val="00DE6D0B"/>
    <w:rsid w:val="00DE6E98"/>
    <w:rsid w:val="00DE6FEE"/>
    <w:rsid w:val="00DF0102"/>
    <w:rsid w:val="00DF2698"/>
    <w:rsid w:val="00DF2F08"/>
    <w:rsid w:val="00DF4988"/>
    <w:rsid w:val="00DF74CC"/>
    <w:rsid w:val="00DF7C56"/>
    <w:rsid w:val="00E00031"/>
    <w:rsid w:val="00E00C8F"/>
    <w:rsid w:val="00E04266"/>
    <w:rsid w:val="00E046CC"/>
    <w:rsid w:val="00E04A5F"/>
    <w:rsid w:val="00E04DCA"/>
    <w:rsid w:val="00E0792E"/>
    <w:rsid w:val="00E108C4"/>
    <w:rsid w:val="00E12123"/>
    <w:rsid w:val="00E13216"/>
    <w:rsid w:val="00E14659"/>
    <w:rsid w:val="00E2033A"/>
    <w:rsid w:val="00E21658"/>
    <w:rsid w:val="00E21DF5"/>
    <w:rsid w:val="00E2294B"/>
    <w:rsid w:val="00E23493"/>
    <w:rsid w:val="00E23996"/>
    <w:rsid w:val="00E23AC2"/>
    <w:rsid w:val="00E23DF0"/>
    <w:rsid w:val="00E25306"/>
    <w:rsid w:val="00E26151"/>
    <w:rsid w:val="00E27582"/>
    <w:rsid w:val="00E32961"/>
    <w:rsid w:val="00E345FE"/>
    <w:rsid w:val="00E356AD"/>
    <w:rsid w:val="00E36D9E"/>
    <w:rsid w:val="00E3741C"/>
    <w:rsid w:val="00E37B70"/>
    <w:rsid w:val="00E37C2F"/>
    <w:rsid w:val="00E50061"/>
    <w:rsid w:val="00E52878"/>
    <w:rsid w:val="00E5334D"/>
    <w:rsid w:val="00E546F4"/>
    <w:rsid w:val="00E54E29"/>
    <w:rsid w:val="00E5562C"/>
    <w:rsid w:val="00E56A69"/>
    <w:rsid w:val="00E57A0F"/>
    <w:rsid w:val="00E603E5"/>
    <w:rsid w:val="00E60B6B"/>
    <w:rsid w:val="00E60E2D"/>
    <w:rsid w:val="00E63BD3"/>
    <w:rsid w:val="00E66FF0"/>
    <w:rsid w:val="00E67369"/>
    <w:rsid w:val="00E67878"/>
    <w:rsid w:val="00E7085A"/>
    <w:rsid w:val="00E71594"/>
    <w:rsid w:val="00E72723"/>
    <w:rsid w:val="00E72C80"/>
    <w:rsid w:val="00E72D78"/>
    <w:rsid w:val="00E73495"/>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13EE"/>
    <w:rsid w:val="00EC2A3E"/>
    <w:rsid w:val="00EC55B9"/>
    <w:rsid w:val="00EC5E9F"/>
    <w:rsid w:val="00EC71DC"/>
    <w:rsid w:val="00ED107C"/>
    <w:rsid w:val="00ED3AC5"/>
    <w:rsid w:val="00ED441B"/>
    <w:rsid w:val="00ED5214"/>
    <w:rsid w:val="00ED5C81"/>
    <w:rsid w:val="00ED6F6A"/>
    <w:rsid w:val="00EE1127"/>
    <w:rsid w:val="00EE1777"/>
    <w:rsid w:val="00EE3BB3"/>
    <w:rsid w:val="00EE4830"/>
    <w:rsid w:val="00EE515D"/>
    <w:rsid w:val="00EE73D6"/>
    <w:rsid w:val="00EF0E90"/>
    <w:rsid w:val="00EF271E"/>
    <w:rsid w:val="00EF447C"/>
    <w:rsid w:val="00EF4EEC"/>
    <w:rsid w:val="00EF55F2"/>
    <w:rsid w:val="00EF6140"/>
    <w:rsid w:val="00F0055B"/>
    <w:rsid w:val="00F01E1C"/>
    <w:rsid w:val="00F01E9C"/>
    <w:rsid w:val="00F020DB"/>
    <w:rsid w:val="00F0261F"/>
    <w:rsid w:val="00F04050"/>
    <w:rsid w:val="00F064C8"/>
    <w:rsid w:val="00F07368"/>
    <w:rsid w:val="00F07449"/>
    <w:rsid w:val="00F07A8B"/>
    <w:rsid w:val="00F10918"/>
    <w:rsid w:val="00F1140F"/>
    <w:rsid w:val="00F164E7"/>
    <w:rsid w:val="00F17302"/>
    <w:rsid w:val="00F22D04"/>
    <w:rsid w:val="00F24388"/>
    <w:rsid w:val="00F25095"/>
    <w:rsid w:val="00F254F7"/>
    <w:rsid w:val="00F25E9E"/>
    <w:rsid w:val="00F33A59"/>
    <w:rsid w:val="00F34CD1"/>
    <w:rsid w:val="00F442D5"/>
    <w:rsid w:val="00F45451"/>
    <w:rsid w:val="00F46BC5"/>
    <w:rsid w:val="00F55B85"/>
    <w:rsid w:val="00F55C38"/>
    <w:rsid w:val="00F573AE"/>
    <w:rsid w:val="00F60248"/>
    <w:rsid w:val="00F60553"/>
    <w:rsid w:val="00F642A7"/>
    <w:rsid w:val="00F66910"/>
    <w:rsid w:val="00F71785"/>
    <w:rsid w:val="00F7444B"/>
    <w:rsid w:val="00F74AC2"/>
    <w:rsid w:val="00F75415"/>
    <w:rsid w:val="00F76B4F"/>
    <w:rsid w:val="00F803F4"/>
    <w:rsid w:val="00F80521"/>
    <w:rsid w:val="00F80BE0"/>
    <w:rsid w:val="00F81B7E"/>
    <w:rsid w:val="00F829F8"/>
    <w:rsid w:val="00F83C7A"/>
    <w:rsid w:val="00F83E6F"/>
    <w:rsid w:val="00F845D0"/>
    <w:rsid w:val="00F87BB3"/>
    <w:rsid w:val="00F90038"/>
    <w:rsid w:val="00F9140D"/>
    <w:rsid w:val="00F93630"/>
    <w:rsid w:val="00F95FB7"/>
    <w:rsid w:val="00F972F3"/>
    <w:rsid w:val="00F97B10"/>
    <w:rsid w:val="00FA2417"/>
    <w:rsid w:val="00FA4286"/>
    <w:rsid w:val="00FA5640"/>
    <w:rsid w:val="00FB125E"/>
    <w:rsid w:val="00FB1A87"/>
    <w:rsid w:val="00FB4C31"/>
    <w:rsid w:val="00FB508F"/>
    <w:rsid w:val="00FB521F"/>
    <w:rsid w:val="00FB5751"/>
    <w:rsid w:val="00FB7AC3"/>
    <w:rsid w:val="00FC00B0"/>
    <w:rsid w:val="00FC0A4A"/>
    <w:rsid w:val="00FC0DED"/>
    <w:rsid w:val="00FC0FC5"/>
    <w:rsid w:val="00FC133C"/>
    <w:rsid w:val="00FC52B8"/>
    <w:rsid w:val="00FC6092"/>
    <w:rsid w:val="00FC60C5"/>
    <w:rsid w:val="00FD36B7"/>
    <w:rsid w:val="00FD4A44"/>
    <w:rsid w:val="00FD562C"/>
    <w:rsid w:val="00FD7752"/>
    <w:rsid w:val="00FE028B"/>
    <w:rsid w:val="00FE0E01"/>
    <w:rsid w:val="00FE35A0"/>
    <w:rsid w:val="00FE40FF"/>
    <w:rsid w:val="00FE4D5F"/>
    <w:rsid w:val="00FE61D7"/>
    <w:rsid w:val="00FF1518"/>
    <w:rsid w:val="00FF21CB"/>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davebrid@umich.edu"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30DF8A-7A9D-5A46-8172-04C4600674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8</TotalTime>
  <Pages>26</Pages>
  <Words>33256</Words>
  <Characters>189565</Characters>
  <Application>Microsoft Macintosh Word</Application>
  <DocSecurity>0</DocSecurity>
  <Lines>1579</Lines>
  <Paragraphs>4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3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196</cp:revision>
  <dcterms:created xsi:type="dcterms:W3CDTF">2017-08-21T12:00:00Z</dcterms:created>
  <dcterms:modified xsi:type="dcterms:W3CDTF">2017-09-18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